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F1AB31A" w14:textId="77777777" w:rsidR="005E3325" w:rsidRDefault="005E3325" w:rsidP="005E3325">
      <w:pPr>
        <w:pStyle w:val="Heading1"/>
      </w:pPr>
      <w:bookmarkStart w:id="0" w:name="_Toc141703131"/>
      <w:bookmarkStart w:id="1" w:name="_GoBack"/>
      <w:bookmarkEnd w:id="1"/>
      <w:r>
        <w:t>DAFTAR PUSTAKA</w:t>
      </w:r>
      <w:bookmarkEnd w:id="0"/>
    </w:p>
    <w:p w14:paraId="4E55BF17" w14:textId="77777777" w:rsidR="005E3325" w:rsidRPr="006E338D" w:rsidRDefault="005E3325" w:rsidP="005E3325"/>
    <w:p w14:paraId="4A90BC9B" w14:textId="31BA5E57" w:rsidR="005E3325" w:rsidRDefault="005E3325" w:rsidP="005E332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Theme="majorBidi" w:hAnsiTheme="majorBidi" w:cstheme="majorBidi"/>
        </w:rPr>
        <w:fldChar w:fldCharType="begin" w:fldLock="1"/>
      </w:r>
      <w:r>
        <w:rPr>
          <w:rFonts w:asciiTheme="majorBidi" w:hAnsiTheme="majorBidi" w:cstheme="majorBidi"/>
        </w:rPr>
        <w:instrText xml:space="preserve">ADDIN Mendeley Bibliography CSL_BIBLIOGRAPHY </w:instrText>
      </w:r>
      <w:r>
        <w:rPr>
          <w:rFonts w:asciiTheme="majorBidi" w:hAnsiTheme="majorBidi" w:cstheme="majorBidi"/>
        </w:rPr>
        <w:fldChar w:fldCharType="separate"/>
      </w:r>
      <w:r w:rsidRPr="00533071">
        <w:rPr>
          <w:rFonts w:ascii="Times New Roman" w:hAnsi="Times New Roman"/>
          <w:noProof/>
          <w:sz w:val="24"/>
          <w:szCs w:val="24"/>
        </w:rPr>
        <w:t xml:space="preserve">Aldi, Y., Susanti, F., Tinggi, S., Eknomi, I., &amp; Kbp, ". (2019). </w:t>
      </w:r>
      <w:r w:rsidRPr="00533071">
        <w:rPr>
          <w:rFonts w:ascii="Times New Roman" w:hAnsi="Times New Roman"/>
          <w:i/>
          <w:iCs/>
          <w:noProof/>
          <w:sz w:val="24"/>
          <w:szCs w:val="24"/>
        </w:rPr>
        <w:t>PENGARUH STRESS KERJA DAN MOTIVASI KERJA TERHADAP PRESTASI KERJA KARYAWAN PADA PT. FRISIAN FLAG INDONESIA WILAYAH PADANG</w:t>
      </w:r>
      <w:r w:rsidRPr="00533071">
        <w:rPr>
          <w:rFonts w:ascii="Times New Roman" w:hAnsi="Times New Roman"/>
          <w:noProof/>
          <w:sz w:val="24"/>
          <w:szCs w:val="24"/>
        </w:rPr>
        <w:t>.</w:t>
      </w:r>
    </w:p>
    <w:p w14:paraId="2DA06BB0" w14:textId="77777777" w:rsidR="005E3325" w:rsidRPr="00533071" w:rsidRDefault="005E3325" w:rsidP="005E332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7E500F8F" w14:textId="77777777" w:rsidR="005E3325" w:rsidRPr="00533071" w:rsidRDefault="005E3325" w:rsidP="005E332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533071">
        <w:rPr>
          <w:rFonts w:ascii="Times New Roman" w:hAnsi="Times New Roman"/>
          <w:noProof/>
          <w:sz w:val="24"/>
          <w:szCs w:val="24"/>
        </w:rPr>
        <w:t xml:space="preserve">ANNET, N., &amp; Naranjo, J. (2014). FAKTOR-FAKTOR YANG BERHUBUNGAN DENGAN STRESS KERJA PADA PEKERJA DI PT X TAHUN. </w:t>
      </w:r>
      <w:r w:rsidRPr="00533071">
        <w:rPr>
          <w:rFonts w:ascii="Times New Roman" w:hAnsi="Times New Roman"/>
          <w:i/>
          <w:iCs/>
          <w:noProof/>
          <w:sz w:val="24"/>
          <w:szCs w:val="24"/>
        </w:rPr>
        <w:t>Applied Microbiology and Biotechnology</w:t>
      </w:r>
      <w:r w:rsidRPr="00533071">
        <w:rPr>
          <w:rFonts w:ascii="Times New Roman" w:hAnsi="Times New Roman"/>
          <w:noProof/>
          <w:sz w:val="24"/>
          <w:szCs w:val="24"/>
        </w:rPr>
        <w:t xml:space="preserve">, </w:t>
      </w:r>
      <w:r w:rsidRPr="00533071">
        <w:rPr>
          <w:rFonts w:ascii="Times New Roman" w:hAnsi="Times New Roman"/>
          <w:i/>
          <w:iCs/>
          <w:noProof/>
          <w:sz w:val="24"/>
          <w:szCs w:val="24"/>
        </w:rPr>
        <w:t>85</w:t>
      </w:r>
      <w:r w:rsidRPr="00533071">
        <w:rPr>
          <w:rFonts w:ascii="Times New Roman" w:hAnsi="Times New Roman"/>
          <w:noProof/>
          <w:sz w:val="24"/>
          <w:szCs w:val="24"/>
        </w:rPr>
        <w:t>(1), 2071–2079.</w:t>
      </w:r>
    </w:p>
    <w:p w14:paraId="6071CBDF" w14:textId="77777777" w:rsidR="005E3325" w:rsidRPr="00533071" w:rsidRDefault="005E3325" w:rsidP="005E332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533071">
        <w:rPr>
          <w:rFonts w:ascii="Times New Roman" w:hAnsi="Times New Roman"/>
          <w:noProof/>
          <w:sz w:val="24"/>
          <w:szCs w:val="24"/>
        </w:rPr>
        <w:t xml:space="preserve">Elfrida. (2009). </w:t>
      </w:r>
      <w:r w:rsidRPr="00533071">
        <w:rPr>
          <w:rFonts w:ascii="Times New Roman" w:hAnsi="Times New Roman"/>
          <w:i/>
          <w:iCs/>
          <w:noProof/>
          <w:sz w:val="24"/>
          <w:szCs w:val="24"/>
        </w:rPr>
        <w:t>MACROERGONOMIC ORGANIZATIONAL QUESTIONNAIRE SURVEY ( MOQS )</w:t>
      </w:r>
      <w:r w:rsidRPr="00533071">
        <w:rPr>
          <w:rFonts w:ascii="Times New Roman" w:hAnsi="Times New Roman"/>
          <w:noProof/>
          <w:sz w:val="24"/>
          <w:szCs w:val="24"/>
        </w:rPr>
        <w:t>.</w:t>
      </w:r>
    </w:p>
    <w:p w14:paraId="08A70BA6" w14:textId="77777777" w:rsidR="005E3325" w:rsidRDefault="005E3325" w:rsidP="005E332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0B76866C" w14:textId="77777777" w:rsidR="005E3325" w:rsidRPr="00533071" w:rsidRDefault="005E3325" w:rsidP="005E332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533071">
        <w:rPr>
          <w:rFonts w:ascii="Times New Roman" w:hAnsi="Times New Roman"/>
          <w:noProof/>
          <w:sz w:val="24"/>
          <w:szCs w:val="24"/>
        </w:rPr>
        <w:t xml:space="preserve">Fridayanti, F., Kardinah, N., &amp; Nurul Fitri, T. J. (2019). Peran Workplace Well-being terhadap Mental Health: Studi pada Karyawan Disabilitas. </w:t>
      </w:r>
      <w:r w:rsidRPr="00533071">
        <w:rPr>
          <w:rFonts w:ascii="Times New Roman" w:hAnsi="Times New Roman"/>
          <w:i/>
          <w:iCs/>
          <w:noProof/>
          <w:sz w:val="24"/>
          <w:szCs w:val="24"/>
        </w:rPr>
        <w:t>Psympathic : Jurnal Ilmiah Psikologi</w:t>
      </w:r>
      <w:r w:rsidRPr="00533071">
        <w:rPr>
          <w:rFonts w:ascii="Times New Roman" w:hAnsi="Times New Roman"/>
          <w:noProof/>
          <w:sz w:val="24"/>
          <w:szCs w:val="24"/>
        </w:rPr>
        <w:t xml:space="preserve">, </w:t>
      </w:r>
      <w:r w:rsidRPr="00533071">
        <w:rPr>
          <w:rFonts w:ascii="Times New Roman" w:hAnsi="Times New Roman"/>
          <w:i/>
          <w:iCs/>
          <w:noProof/>
          <w:sz w:val="24"/>
          <w:szCs w:val="24"/>
        </w:rPr>
        <w:t>6</w:t>
      </w:r>
      <w:r w:rsidRPr="00533071">
        <w:rPr>
          <w:rFonts w:ascii="Times New Roman" w:hAnsi="Times New Roman"/>
          <w:noProof/>
          <w:sz w:val="24"/>
          <w:szCs w:val="24"/>
        </w:rPr>
        <w:t>(2), 191–200. https://doi.org/10.15575/psy.v6i2.5754</w:t>
      </w:r>
    </w:p>
    <w:p w14:paraId="5D0F89AA" w14:textId="77777777" w:rsidR="005E3325" w:rsidRDefault="005E3325" w:rsidP="005E332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382133F2" w14:textId="77777777" w:rsidR="005E3325" w:rsidRPr="00533071" w:rsidRDefault="005E3325" w:rsidP="005E332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533071">
        <w:rPr>
          <w:rFonts w:ascii="Times New Roman" w:hAnsi="Times New Roman"/>
          <w:noProof/>
          <w:sz w:val="24"/>
          <w:szCs w:val="24"/>
        </w:rPr>
        <w:t xml:space="preserve">Hutabarat, Y. (2017). </w:t>
      </w:r>
      <w:r w:rsidRPr="00533071">
        <w:rPr>
          <w:rFonts w:ascii="Times New Roman" w:hAnsi="Times New Roman"/>
          <w:i/>
          <w:iCs/>
          <w:noProof/>
          <w:sz w:val="24"/>
          <w:szCs w:val="24"/>
        </w:rPr>
        <w:t>Dasar-Dasar Pengetahuan Ergonomi</w:t>
      </w:r>
      <w:r w:rsidRPr="00533071">
        <w:rPr>
          <w:rFonts w:ascii="Times New Roman" w:hAnsi="Times New Roman"/>
          <w:noProof/>
          <w:sz w:val="24"/>
          <w:szCs w:val="24"/>
        </w:rPr>
        <w:t>.</w:t>
      </w:r>
    </w:p>
    <w:p w14:paraId="6CD2A80C" w14:textId="77777777" w:rsidR="005E3325" w:rsidRDefault="005E3325" w:rsidP="005E332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6885CC18" w14:textId="77777777" w:rsidR="005E3325" w:rsidRPr="00533071" w:rsidRDefault="005E3325" w:rsidP="005E332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533071">
        <w:rPr>
          <w:rFonts w:ascii="Times New Roman" w:hAnsi="Times New Roman"/>
          <w:noProof/>
          <w:sz w:val="24"/>
          <w:szCs w:val="24"/>
        </w:rPr>
        <w:t xml:space="preserve">Mayang, S., Yadi, Y. H., &amp; Susihono, W. (2013). Evaluasi Tracer Study Untuk Pembelajaran dengan Pendekatan Ergonomi Makro. </w:t>
      </w:r>
      <w:r w:rsidRPr="00533071">
        <w:rPr>
          <w:rFonts w:ascii="Times New Roman" w:hAnsi="Times New Roman"/>
          <w:i/>
          <w:iCs/>
          <w:noProof/>
          <w:sz w:val="24"/>
          <w:szCs w:val="24"/>
        </w:rPr>
        <w:t>Jurnal Teknik Industri</w:t>
      </w:r>
      <w:r w:rsidRPr="00533071">
        <w:rPr>
          <w:rFonts w:ascii="Times New Roman" w:hAnsi="Times New Roman"/>
          <w:noProof/>
          <w:sz w:val="24"/>
          <w:szCs w:val="24"/>
        </w:rPr>
        <w:t xml:space="preserve">, </w:t>
      </w:r>
      <w:r w:rsidRPr="00533071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533071">
        <w:rPr>
          <w:rFonts w:ascii="Times New Roman" w:hAnsi="Times New Roman"/>
          <w:noProof/>
          <w:sz w:val="24"/>
          <w:szCs w:val="24"/>
        </w:rPr>
        <w:t>(4), 284–288.</w:t>
      </w:r>
    </w:p>
    <w:p w14:paraId="6FF398BF" w14:textId="77777777" w:rsidR="005E3325" w:rsidRDefault="005E3325" w:rsidP="005E332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6F37C408" w14:textId="77777777" w:rsidR="005E3325" w:rsidRPr="00533071" w:rsidRDefault="005E3325" w:rsidP="005E332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533071">
        <w:rPr>
          <w:rFonts w:ascii="Times New Roman" w:hAnsi="Times New Roman"/>
          <w:noProof/>
          <w:sz w:val="24"/>
          <w:szCs w:val="24"/>
        </w:rPr>
        <w:t xml:space="preserve">Mindhayani, I., &amp; Purnomo, H. (2016). Perancangan Sistem Kerja Berkelanjutan: Pendekatan Holistik Untuk Meningkatkan Produktivitas Pekerja. </w:t>
      </w:r>
      <w:r w:rsidRPr="00533071">
        <w:rPr>
          <w:rFonts w:ascii="Times New Roman" w:hAnsi="Times New Roman"/>
          <w:i/>
          <w:iCs/>
          <w:noProof/>
          <w:sz w:val="24"/>
          <w:szCs w:val="24"/>
        </w:rPr>
        <w:t>Jurnal PASTI</w:t>
      </w:r>
      <w:r w:rsidRPr="00533071">
        <w:rPr>
          <w:rFonts w:ascii="Times New Roman" w:hAnsi="Times New Roman"/>
          <w:noProof/>
          <w:sz w:val="24"/>
          <w:szCs w:val="24"/>
        </w:rPr>
        <w:t xml:space="preserve">, </w:t>
      </w:r>
      <w:r w:rsidRPr="00533071">
        <w:rPr>
          <w:rFonts w:ascii="Times New Roman" w:hAnsi="Times New Roman"/>
          <w:i/>
          <w:iCs/>
          <w:noProof/>
          <w:sz w:val="24"/>
          <w:szCs w:val="24"/>
        </w:rPr>
        <w:t>10</w:t>
      </w:r>
      <w:r w:rsidRPr="00533071">
        <w:rPr>
          <w:rFonts w:ascii="Times New Roman" w:hAnsi="Times New Roman"/>
          <w:noProof/>
          <w:sz w:val="24"/>
          <w:szCs w:val="24"/>
        </w:rPr>
        <w:t>(1), 98–107.</w:t>
      </w:r>
    </w:p>
    <w:p w14:paraId="49684F6E" w14:textId="77777777" w:rsidR="005E3325" w:rsidRDefault="005E3325" w:rsidP="005E332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41BC17C9" w14:textId="77777777" w:rsidR="005E3325" w:rsidRDefault="005E3325" w:rsidP="005E332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533071">
        <w:rPr>
          <w:rFonts w:ascii="Times New Roman" w:hAnsi="Times New Roman"/>
          <w:noProof/>
          <w:sz w:val="24"/>
          <w:szCs w:val="24"/>
        </w:rPr>
        <w:t xml:space="preserve">Ningsih, S., &amp; Dukalang, H. H. (2019). Penerapan Metode Suksesif Interval pada </w:t>
      </w:r>
    </w:p>
    <w:p w14:paraId="67E95847" w14:textId="77777777" w:rsidR="005E3325" w:rsidRPr="00533071" w:rsidRDefault="005E3325" w:rsidP="005E3325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noProof/>
          <w:sz w:val="24"/>
          <w:szCs w:val="24"/>
        </w:rPr>
      </w:pPr>
      <w:r w:rsidRPr="00533071">
        <w:rPr>
          <w:rFonts w:ascii="Times New Roman" w:hAnsi="Times New Roman"/>
          <w:noProof/>
          <w:sz w:val="24"/>
          <w:szCs w:val="24"/>
        </w:rPr>
        <w:t xml:space="preserve">Analsis Regresi Linier Berganda. </w:t>
      </w:r>
      <w:r w:rsidRPr="00533071">
        <w:rPr>
          <w:rFonts w:ascii="Times New Roman" w:hAnsi="Times New Roman"/>
          <w:i/>
          <w:iCs/>
          <w:noProof/>
          <w:sz w:val="24"/>
          <w:szCs w:val="24"/>
        </w:rPr>
        <w:t>Jambura Journal of Mathematics</w:t>
      </w:r>
      <w:r w:rsidRPr="00533071">
        <w:rPr>
          <w:rFonts w:ascii="Times New Roman" w:hAnsi="Times New Roman"/>
          <w:noProof/>
          <w:sz w:val="24"/>
          <w:szCs w:val="24"/>
        </w:rPr>
        <w:t xml:space="preserve">, </w:t>
      </w:r>
      <w:r w:rsidRPr="00533071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533071">
        <w:rPr>
          <w:rFonts w:ascii="Times New Roman" w:hAnsi="Times New Roman"/>
          <w:noProof/>
          <w:sz w:val="24"/>
          <w:szCs w:val="24"/>
        </w:rPr>
        <w:t>(1), 43–53. https://doi.org/10.34312/jjom.v1i1.1742</w:t>
      </w:r>
    </w:p>
    <w:p w14:paraId="7DEC88F6" w14:textId="77777777" w:rsidR="005E3325" w:rsidRDefault="005E3325" w:rsidP="005E332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764F3828" w14:textId="77777777" w:rsidR="005E3325" w:rsidRPr="00533071" w:rsidRDefault="005E3325" w:rsidP="005E332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533071">
        <w:rPr>
          <w:rFonts w:ascii="Times New Roman" w:hAnsi="Times New Roman"/>
          <w:noProof/>
          <w:sz w:val="24"/>
          <w:szCs w:val="24"/>
        </w:rPr>
        <w:t xml:space="preserve">Purnomo, H., &amp; Ferdianto, K. (2009). Desain Sistem Kerja Pada Pengrajin Mendong Dengan Pendekatan Ergonomi Makro. </w:t>
      </w:r>
      <w:r w:rsidRPr="00533071">
        <w:rPr>
          <w:rFonts w:ascii="Times New Roman" w:hAnsi="Times New Roman"/>
          <w:i/>
          <w:iCs/>
          <w:noProof/>
          <w:sz w:val="24"/>
          <w:szCs w:val="24"/>
        </w:rPr>
        <w:t>Prosiding Seminar Nasional Sains Dan Teknologi Ke-2 Tahun 2011 Fakultas Teknik Universitas Wahid Hasyim Semarang</w:t>
      </w:r>
      <w:r w:rsidRPr="00533071">
        <w:rPr>
          <w:rFonts w:ascii="Times New Roman" w:hAnsi="Times New Roman"/>
          <w:noProof/>
          <w:sz w:val="24"/>
          <w:szCs w:val="24"/>
        </w:rPr>
        <w:t xml:space="preserve">, </w:t>
      </w:r>
      <w:r w:rsidRPr="00533071">
        <w:rPr>
          <w:rFonts w:ascii="Times New Roman" w:hAnsi="Times New Roman"/>
          <w:i/>
          <w:iCs/>
          <w:noProof/>
          <w:sz w:val="24"/>
          <w:szCs w:val="24"/>
        </w:rPr>
        <w:t>ISBN. 978</w:t>
      </w:r>
      <w:r w:rsidRPr="00533071">
        <w:rPr>
          <w:rFonts w:ascii="Times New Roman" w:hAnsi="Times New Roman"/>
          <w:noProof/>
          <w:sz w:val="24"/>
          <w:szCs w:val="24"/>
        </w:rPr>
        <w:t>-</w:t>
      </w:r>
      <w:r w:rsidRPr="00533071">
        <w:rPr>
          <w:rFonts w:ascii="Times New Roman" w:hAnsi="Times New Roman"/>
          <w:i/>
          <w:iCs/>
          <w:noProof/>
          <w:sz w:val="24"/>
          <w:szCs w:val="24"/>
        </w:rPr>
        <w:t>602</w:t>
      </w:r>
      <w:r w:rsidRPr="00533071">
        <w:rPr>
          <w:rFonts w:ascii="Times New Roman" w:hAnsi="Times New Roman"/>
          <w:noProof/>
          <w:sz w:val="24"/>
          <w:szCs w:val="24"/>
        </w:rPr>
        <w:t>-</w:t>
      </w:r>
      <w:r w:rsidRPr="00533071">
        <w:rPr>
          <w:rFonts w:ascii="Times New Roman" w:hAnsi="Times New Roman"/>
          <w:i/>
          <w:iCs/>
          <w:noProof/>
          <w:sz w:val="24"/>
          <w:szCs w:val="24"/>
        </w:rPr>
        <w:t>99334</w:t>
      </w:r>
      <w:r w:rsidRPr="00533071">
        <w:rPr>
          <w:rFonts w:ascii="Times New Roman" w:hAnsi="Times New Roman"/>
          <w:noProof/>
          <w:sz w:val="24"/>
          <w:szCs w:val="24"/>
        </w:rPr>
        <w:t>-</w:t>
      </w:r>
      <w:r w:rsidRPr="00533071">
        <w:rPr>
          <w:rFonts w:ascii="Times New Roman" w:hAnsi="Times New Roman"/>
          <w:i/>
          <w:iCs/>
          <w:noProof/>
          <w:sz w:val="24"/>
          <w:szCs w:val="24"/>
        </w:rPr>
        <w:t>0</w:t>
      </w:r>
      <w:r w:rsidRPr="00533071">
        <w:rPr>
          <w:rFonts w:ascii="Times New Roman" w:hAnsi="Times New Roman"/>
          <w:noProof/>
          <w:sz w:val="24"/>
          <w:szCs w:val="24"/>
        </w:rPr>
        <w:t>-</w:t>
      </w:r>
      <w:r w:rsidRPr="00533071">
        <w:rPr>
          <w:rFonts w:ascii="Times New Roman" w:hAnsi="Times New Roman"/>
          <w:i/>
          <w:iCs/>
          <w:noProof/>
          <w:sz w:val="24"/>
          <w:szCs w:val="24"/>
        </w:rPr>
        <w:t>6</w:t>
      </w:r>
      <w:r w:rsidRPr="00533071">
        <w:rPr>
          <w:rFonts w:ascii="Times New Roman" w:hAnsi="Times New Roman"/>
          <w:noProof/>
          <w:sz w:val="24"/>
          <w:szCs w:val="24"/>
        </w:rPr>
        <w:t>, 12–17.</w:t>
      </w:r>
    </w:p>
    <w:p w14:paraId="582A3ADC" w14:textId="77777777" w:rsidR="005E3325" w:rsidRDefault="005E3325" w:rsidP="005E332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6720EC27" w14:textId="77777777" w:rsidR="005E3325" w:rsidRPr="00533071" w:rsidRDefault="005E3325" w:rsidP="005E332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533071">
        <w:rPr>
          <w:rFonts w:ascii="Times New Roman" w:hAnsi="Times New Roman"/>
          <w:noProof/>
          <w:sz w:val="24"/>
          <w:szCs w:val="24"/>
        </w:rPr>
        <w:t xml:space="preserve">Putra, A. N., Tobing, H. F. B., Rahajeng, O. S., &amp; Yuhan, R. J. (2020). Penerapan Path Analysis terhadap Faktor-Faktor yang Mempengaruhi IPM dan Kemiskinan di Indonesia Tahun 2019. </w:t>
      </w:r>
      <w:r w:rsidRPr="00533071">
        <w:rPr>
          <w:rFonts w:ascii="Times New Roman" w:hAnsi="Times New Roman"/>
          <w:i/>
          <w:iCs/>
          <w:noProof/>
          <w:sz w:val="24"/>
          <w:szCs w:val="24"/>
        </w:rPr>
        <w:t>The Indonesian Journal of Social Studies</w:t>
      </w:r>
      <w:r w:rsidRPr="00533071">
        <w:rPr>
          <w:rFonts w:ascii="Times New Roman" w:hAnsi="Times New Roman"/>
          <w:noProof/>
          <w:sz w:val="24"/>
          <w:szCs w:val="24"/>
        </w:rPr>
        <w:t xml:space="preserve">, </w:t>
      </w:r>
      <w:r w:rsidRPr="00533071">
        <w:rPr>
          <w:rFonts w:ascii="Times New Roman" w:hAnsi="Times New Roman"/>
          <w:i/>
          <w:iCs/>
          <w:noProof/>
          <w:sz w:val="24"/>
          <w:szCs w:val="24"/>
        </w:rPr>
        <w:t>3</w:t>
      </w:r>
      <w:r w:rsidRPr="00533071">
        <w:rPr>
          <w:rFonts w:ascii="Times New Roman" w:hAnsi="Times New Roman"/>
          <w:noProof/>
          <w:sz w:val="24"/>
          <w:szCs w:val="24"/>
        </w:rPr>
        <w:t>(1), 37. https://doi.org/10.26740/ijss.v3n1.p37-45</w:t>
      </w:r>
    </w:p>
    <w:p w14:paraId="75107306" w14:textId="77777777" w:rsidR="005E3325" w:rsidRDefault="005E3325" w:rsidP="005E332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16E29104" w14:textId="77777777" w:rsidR="002B3248" w:rsidRDefault="002B3248" w:rsidP="005E332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559F813A" w14:textId="77777777" w:rsidR="002B3248" w:rsidRDefault="002B3248" w:rsidP="005E332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1E412185" w14:textId="77777777" w:rsidR="002B3248" w:rsidRDefault="002B3248" w:rsidP="005E332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  <w:sectPr w:rsidR="002B3248" w:rsidSect="002B3248">
          <w:headerReference w:type="default" r:id="rId7"/>
          <w:footerReference w:type="default" r:id="rId8"/>
          <w:headerReference w:type="first" r:id="rId9"/>
          <w:pgSz w:w="11910" w:h="16840"/>
          <w:pgMar w:top="2268" w:right="1701" w:bottom="1701" w:left="2268" w:header="743" w:footer="1877" w:gutter="0"/>
          <w:pgNumType w:start="102"/>
          <w:cols w:space="720"/>
        </w:sectPr>
      </w:pPr>
    </w:p>
    <w:p w14:paraId="5EAD9630" w14:textId="418B762B" w:rsidR="002B3248" w:rsidRDefault="002B3248" w:rsidP="005E332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550143D5" w14:textId="77777777" w:rsidR="002B3248" w:rsidRDefault="002B3248" w:rsidP="005E332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1319ABBD" w14:textId="44679664" w:rsidR="005E3325" w:rsidRPr="00533071" w:rsidRDefault="005E3325" w:rsidP="005E332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533071">
        <w:rPr>
          <w:rFonts w:ascii="Times New Roman" w:hAnsi="Times New Roman"/>
          <w:noProof/>
          <w:sz w:val="24"/>
          <w:szCs w:val="24"/>
        </w:rPr>
        <w:t xml:space="preserve">Sanaky, M. M. (2021). Analisis Faktor-Faktor Keterlambatan Pada Proyek Pembangunan Gedung Asrama Man 1 Tulehu Maluku Tengah. </w:t>
      </w:r>
      <w:r w:rsidRPr="00533071">
        <w:rPr>
          <w:rFonts w:ascii="Times New Roman" w:hAnsi="Times New Roman"/>
          <w:i/>
          <w:iCs/>
          <w:noProof/>
          <w:sz w:val="24"/>
          <w:szCs w:val="24"/>
        </w:rPr>
        <w:t>Jurnal Simetrik</w:t>
      </w:r>
      <w:r w:rsidRPr="00533071">
        <w:rPr>
          <w:rFonts w:ascii="Times New Roman" w:hAnsi="Times New Roman"/>
          <w:noProof/>
          <w:sz w:val="24"/>
          <w:szCs w:val="24"/>
        </w:rPr>
        <w:t xml:space="preserve">, </w:t>
      </w:r>
      <w:r w:rsidRPr="00533071">
        <w:rPr>
          <w:rFonts w:ascii="Times New Roman" w:hAnsi="Times New Roman"/>
          <w:i/>
          <w:iCs/>
          <w:noProof/>
          <w:sz w:val="24"/>
          <w:szCs w:val="24"/>
        </w:rPr>
        <w:t>11</w:t>
      </w:r>
      <w:r w:rsidRPr="00533071">
        <w:rPr>
          <w:rFonts w:ascii="Times New Roman" w:hAnsi="Times New Roman"/>
          <w:noProof/>
          <w:sz w:val="24"/>
          <w:szCs w:val="24"/>
        </w:rPr>
        <w:t>(1), 432. https://doi.org/10.31959/js.v11i1.615</w:t>
      </w:r>
    </w:p>
    <w:p w14:paraId="5ADE1D31" w14:textId="77777777" w:rsidR="005E3325" w:rsidRDefault="005E3325" w:rsidP="005E332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1612CF19" w14:textId="77777777" w:rsidR="005E3325" w:rsidRPr="00533071" w:rsidRDefault="005E3325" w:rsidP="005E332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533071">
        <w:rPr>
          <w:rFonts w:ascii="Times New Roman" w:hAnsi="Times New Roman"/>
          <w:noProof/>
          <w:sz w:val="24"/>
          <w:szCs w:val="24"/>
        </w:rPr>
        <w:t xml:space="preserve">Sari, L. R., &amp; Berlianty, I. (2019). PENGARUH LINGKUNGAN KERJA FISIK TERHADAP PRODUKTIVITAS DENGAN PENDEKATAN ERGONOMI MAKRO (Studi Kasus di PT. Murakabi Jaya Mandiri). </w:t>
      </w:r>
      <w:r w:rsidRPr="00533071">
        <w:rPr>
          <w:rFonts w:ascii="Times New Roman" w:hAnsi="Times New Roman"/>
          <w:i/>
          <w:iCs/>
          <w:noProof/>
          <w:sz w:val="24"/>
          <w:szCs w:val="24"/>
        </w:rPr>
        <w:t>Jurnal Optimasi Sistem Industri</w:t>
      </w:r>
      <w:r w:rsidRPr="00533071">
        <w:rPr>
          <w:rFonts w:ascii="Times New Roman" w:hAnsi="Times New Roman"/>
          <w:noProof/>
          <w:sz w:val="24"/>
          <w:szCs w:val="24"/>
        </w:rPr>
        <w:t xml:space="preserve">, </w:t>
      </w:r>
      <w:r w:rsidRPr="00533071">
        <w:rPr>
          <w:rFonts w:ascii="Times New Roman" w:hAnsi="Times New Roman"/>
          <w:i/>
          <w:iCs/>
          <w:noProof/>
          <w:sz w:val="24"/>
          <w:szCs w:val="24"/>
        </w:rPr>
        <w:t>12</w:t>
      </w:r>
      <w:r w:rsidRPr="00533071">
        <w:rPr>
          <w:rFonts w:ascii="Times New Roman" w:hAnsi="Times New Roman"/>
          <w:noProof/>
          <w:sz w:val="24"/>
          <w:szCs w:val="24"/>
        </w:rPr>
        <w:t>(1), 48–52.</w:t>
      </w:r>
    </w:p>
    <w:p w14:paraId="6A9FB3F1" w14:textId="77777777" w:rsidR="005E3325" w:rsidRDefault="005E3325" w:rsidP="005E332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0BC717CB" w14:textId="77777777" w:rsidR="005E3325" w:rsidRPr="00533071" w:rsidRDefault="005E3325" w:rsidP="005E332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533071">
        <w:rPr>
          <w:rFonts w:ascii="Times New Roman" w:hAnsi="Times New Roman"/>
          <w:noProof/>
          <w:sz w:val="24"/>
          <w:szCs w:val="24"/>
        </w:rPr>
        <w:t xml:space="preserve">Simanjuntak, R. A. (2012). PENGARUH SISTEM KERJA TERHADAP STRESS KERJA DENGAN QUESTIONNAIRE SURVEY Vol . 5 No . 1 Agustus 2012 ISSN : 1979-8415. </w:t>
      </w:r>
      <w:r w:rsidRPr="00533071">
        <w:rPr>
          <w:rFonts w:ascii="Times New Roman" w:hAnsi="Times New Roman"/>
          <w:i/>
          <w:iCs/>
          <w:noProof/>
          <w:sz w:val="24"/>
          <w:szCs w:val="24"/>
        </w:rPr>
        <w:t>Vol . 5 No . 1 Agustus 2012 ISSN : 1979-8415</w:t>
      </w:r>
      <w:r w:rsidRPr="00533071">
        <w:rPr>
          <w:rFonts w:ascii="Times New Roman" w:hAnsi="Times New Roman"/>
          <w:noProof/>
          <w:sz w:val="24"/>
          <w:szCs w:val="24"/>
        </w:rPr>
        <w:t xml:space="preserve">, </w:t>
      </w:r>
      <w:r w:rsidRPr="00533071">
        <w:rPr>
          <w:rFonts w:ascii="Times New Roman" w:hAnsi="Times New Roman"/>
          <w:i/>
          <w:iCs/>
          <w:noProof/>
          <w:sz w:val="24"/>
          <w:szCs w:val="24"/>
        </w:rPr>
        <w:t>5</w:t>
      </w:r>
      <w:r w:rsidRPr="00533071">
        <w:rPr>
          <w:rFonts w:ascii="Times New Roman" w:hAnsi="Times New Roman"/>
          <w:noProof/>
          <w:sz w:val="24"/>
          <w:szCs w:val="24"/>
        </w:rPr>
        <w:t>(1), 80–89.</w:t>
      </w:r>
    </w:p>
    <w:p w14:paraId="6FE88828" w14:textId="77777777" w:rsidR="005E3325" w:rsidRDefault="005E3325" w:rsidP="005E332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46BC5653" w14:textId="77777777" w:rsidR="005E3325" w:rsidRPr="00533071" w:rsidRDefault="005E3325" w:rsidP="005E332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533071">
        <w:rPr>
          <w:rFonts w:ascii="Times New Roman" w:hAnsi="Times New Roman"/>
          <w:noProof/>
          <w:sz w:val="24"/>
          <w:szCs w:val="24"/>
        </w:rPr>
        <w:t xml:space="preserve">Sirait, F. R., Zakiah, D. M., &amp; Prabudi Darus. (2022). Jurnal Teknologi , Kesehatan dan Ilmu Jurnal Teknologi , Kesehatan dan Ilmu. </w:t>
      </w:r>
      <w:r w:rsidRPr="00533071">
        <w:rPr>
          <w:rFonts w:ascii="Times New Roman" w:hAnsi="Times New Roman"/>
          <w:i/>
          <w:iCs/>
          <w:noProof/>
          <w:sz w:val="24"/>
          <w:szCs w:val="24"/>
        </w:rPr>
        <w:t>Jurnal Teknologi, Kesehatan Dan Ilmu Sosial</w:t>
      </w:r>
      <w:r w:rsidRPr="00533071">
        <w:rPr>
          <w:rFonts w:ascii="Times New Roman" w:hAnsi="Times New Roman"/>
          <w:noProof/>
          <w:sz w:val="24"/>
          <w:szCs w:val="24"/>
        </w:rPr>
        <w:t>, 8. http://e-journal.sari-mutiara.ac.id/index.php/tekesnos%0AJurnal Teknologi, Kesehatan Dan Ilmu Sosial e-ISSN (Online) 2720-8907%0APenerapan</w:t>
      </w:r>
    </w:p>
    <w:p w14:paraId="4248884B" w14:textId="77777777" w:rsidR="005E3325" w:rsidRDefault="005E3325" w:rsidP="005E332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73A16C6D" w14:textId="77777777" w:rsidR="005E3325" w:rsidRPr="00533071" w:rsidRDefault="005E3325" w:rsidP="005E332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533071">
        <w:rPr>
          <w:rFonts w:ascii="Times New Roman" w:hAnsi="Times New Roman"/>
          <w:noProof/>
          <w:sz w:val="24"/>
          <w:szCs w:val="24"/>
        </w:rPr>
        <w:t xml:space="preserve">Supardi, S. (1993). Populasi dan Sampel Penelitian. </w:t>
      </w:r>
      <w:r w:rsidRPr="00533071">
        <w:rPr>
          <w:rFonts w:ascii="Times New Roman" w:hAnsi="Times New Roman"/>
          <w:i/>
          <w:iCs/>
          <w:noProof/>
          <w:sz w:val="24"/>
          <w:szCs w:val="24"/>
        </w:rPr>
        <w:t>Unisia</w:t>
      </w:r>
      <w:r w:rsidRPr="00533071">
        <w:rPr>
          <w:rFonts w:ascii="Times New Roman" w:hAnsi="Times New Roman"/>
          <w:noProof/>
          <w:sz w:val="24"/>
          <w:szCs w:val="24"/>
        </w:rPr>
        <w:t xml:space="preserve">, </w:t>
      </w:r>
      <w:r w:rsidRPr="00533071">
        <w:rPr>
          <w:rFonts w:ascii="Times New Roman" w:hAnsi="Times New Roman"/>
          <w:i/>
          <w:iCs/>
          <w:noProof/>
          <w:sz w:val="24"/>
          <w:szCs w:val="24"/>
        </w:rPr>
        <w:t>13</w:t>
      </w:r>
      <w:r w:rsidRPr="00533071">
        <w:rPr>
          <w:rFonts w:ascii="Times New Roman" w:hAnsi="Times New Roman"/>
          <w:noProof/>
          <w:sz w:val="24"/>
          <w:szCs w:val="24"/>
        </w:rPr>
        <w:t>(17), 100–108. https://doi.org/10.20885/unisia.vol13.iss17.art13</w:t>
      </w:r>
    </w:p>
    <w:p w14:paraId="12C980DF" w14:textId="77777777" w:rsidR="005E3325" w:rsidRDefault="005E3325" w:rsidP="005E332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57619472" w14:textId="77777777" w:rsidR="005E3325" w:rsidRPr="00533071" w:rsidRDefault="005E3325" w:rsidP="005E332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</w:rPr>
      </w:pPr>
      <w:r w:rsidRPr="00533071">
        <w:rPr>
          <w:rFonts w:ascii="Times New Roman" w:hAnsi="Times New Roman"/>
          <w:noProof/>
          <w:sz w:val="24"/>
          <w:szCs w:val="24"/>
        </w:rPr>
        <w:t xml:space="preserve">Syamsuryadin, S., &amp; Wahyuniati, C. F. S. (2017). Tingkat Pengetahuan Pelatih Bola Voli Tentang Program Latihan Mental Di Kabupaten Sleman Yogyakarta. </w:t>
      </w:r>
      <w:r w:rsidRPr="00533071">
        <w:rPr>
          <w:rFonts w:ascii="Times New Roman" w:hAnsi="Times New Roman"/>
          <w:i/>
          <w:iCs/>
          <w:noProof/>
          <w:sz w:val="24"/>
          <w:szCs w:val="24"/>
        </w:rPr>
        <w:t>Jorpres (Jurnal Olahraga Prestasi)</w:t>
      </w:r>
      <w:r w:rsidRPr="00533071">
        <w:rPr>
          <w:rFonts w:ascii="Times New Roman" w:hAnsi="Times New Roman"/>
          <w:noProof/>
          <w:sz w:val="24"/>
          <w:szCs w:val="24"/>
        </w:rPr>
        <w:t xml:space="preserve">, </w:t>
      </w:r>
      <w:r w:rsidRPr="00533071">
        <w:rPr>
          <w:rFonts w:ascii="Times New Roman" w:hAnsi="Times New Roman"/>
          <w:i/>
          <w:iCs/>
          <w:noProof/>
          <w:sz w:val="24"/>
          <w:szCs w:val="24"/>
        </w:rPr>
        <w:t>13</w:t>
      </w:r>
      <w:r w:rsidRPr="00533071">
        <w:rPr>
          <w:rFonts w:ascii="Times New Roman" w:hAnsi="Times New Roman"/>
          <w:noProof/>
          <w:sz w:val="24"/>
          <w:szCs w:val="24"/>
        </w:rPr>
        <w:t>(1), 53–59. https://doi.org/10.21831/jorpres.v13i1.12884</w:t>
      </w:r>
    </w:p>
    <w:p w14:paraId="5588C469" w14:textId="77777777" w:rsidR="005E3325" w:rsidRDefault="005E3325" w:rsidP="005E3325">
      <w:pPr>
        <w:pStyle w:val="Default"/>
        <w:spacing w:line="480" w:lineRule="auto"/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fldChar w:fldCharType="end"/>
      </w:r>
    </w:p>
    <w:p w14:paraId="7AE3D8AB" w14:textId="36355C5C" w:rsidR="005E3325" w:rsidRDefault="005E3325" w:rsidP="005E3325">
      <w:pPr>
        <w:spacing w:line="259" w:lineRule="auto"/>
        <w:rPr>
          <w:rFonts w:asciiTheme="majorBidi" w:eastAsiaTheme="minorHAnsi" w:hAnsiTheme="majorBidi" w:cstheme="majorBidi"/>
          <w:color w:val="000000"/>
          <w:sz w:val="24"/>
          <w:szCs w:val="24"/>
        </w:rPr>
      </w:pPr>
      <w:r>
        <w:rPr>
          <w:rFonts w:asciiTheme="majorBidi" w:hAnsiTheme="majorBidi" w:cstheme="majorBidi"/>
        </w:rPr>
        <w:br w:type="page"/>
      </w:r>
    </w:p>
    <w:p w14:paraId="11FC00E0" w14:textId="77777777" w:rsidR="005E3325" w:rsidRDefault="005E3325" w:rsidP="005E3325">
      <w:pPr>
        <w:pStyle w:val="Heading1"/>
      </w:pPr>
      <w:bookmarkStart w:id="2" w:name="_Toc141703132"/>
      <w:r>
        <w:lastRenderedPageBreak/>
        <w:t>LAMPIRAN</w:t>
      </w:r>
      <w:bookmarkEnd w:id="2"/>
    </w:p>
    <w:p w14:paraId="0BBA4275" w14:textId="77777777" w:rsidR="005E3325" w:rsidRDefault="005E3325" w:rsidP="005E3325">
      <w:pPr>
        <w:rPr>
          <w:rFonts w:asciiTheme="majorBidi" w:hAnsiTheme="majorBidi" w:cstheme="majorBidi"/>
          <w:sz w:val="24"/>
          <w:szCs w:val="24"/>
          <w:vertAlign w:val="subscript"/>
        </w:rPr>
      </w:pPr>
      <w:proofErr w:type="spellStart"/>
      <w:proofErr w:type="gramStart"/>
      <w:r>
        <w:rPr>
          <w:rFonts w:asciiTheme="majorBidi" w:hAnsiTheme="majorBidi" w:cstheme="majorBidi"/>
          <w:i/>
          <w:iCs/>
          <w:sz w:val="24"/>
          <w:szCs w:val="24"/>
        </w:rPr>
        <w:t>Lampiran</w:t>
      </w:r>
      <w:proofErr w:type="spellEnd"/>
      <w:r>
        <w:rPr>
          <w:rFonts w:asciiTheme="majorBidi" w:hAnsiTheme="majorBidi" w:cstheme="majorBidi"/>
          <w:i/>
          <w:iCs/>
          <w:sz w:val="24"/>
          <w:szCs w:val="24"/>
        </w:rPr>
        <w:t xml:space="preserve"> 1</w:t>
      </w:r>
      <w:r>
        <w:rPr>
          <w:rFonts w:asciiTheme="majorBidi" w:hAnsiTheme="majorBidi" w:cstheme="majorBidi"/>
          <w:sz w:val="24"/>
          <w:szCs w:val="24"/>
        </w:rPr>
        <w:t>.</w:t>
      </w:r>
      <w:proofErr w:type="gram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</w:t>
      </w:r>
      <w:r>
        <w:rPr>
          <w:rFonts w:asciiTheme="majorBidi" w:hAnsiTheme="majorBidi" w:cstheme="majorBidi"/>
          <w:sz w:val="24"/>
          <w:szCs w:val="24"/>
          <w:vertAlign w:val="subscript"/>
        </w:rPr>
        <w:t>Tabel</w:t>
      </w:r>
      <w:proofErr w:type="spellEnd"/>
      <w:r>
        <w:rPr>
          <w:rFonts w:asciiTheme="majorBidi" w:hAnsiTheme="majorBidi" w:cstheme="majorBidi"/>
          <w:sz w:val="24"/>
          <w:szCs w:val="24"/>
          <w:vertAlign w:val="subscript"/>
        </w:rPr>
        <w:t xml:space="preserve"> </w:t>
      </w:r>
    </w:p>
    <w:p w14:paraId="03943502" w14:textId="77777777" w:rsidR="005E3325" w:rsidRDefault="005E3325" w:rsidP="005E3325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noProof/>
          <w:sz w:val="24"/>
          <w:szCs w:val="24"/>
          <w:lang w:val="id-ID" w:eastAsia="id-ID"/>
        </w:rPr>
        <w:drawing>
          <wp:inline distT="0" distB="0" distL="0" distR="0" wp14:anchorId="0311C09A" wp14:editId="5B1683E7">
            <wp:extent cx="5210175" cy="7006590"/>
            <wp:effectExtent l="0" t="0" r="9525" b="3810"/>
            <wp:docPr id="8" name="Picture 8" descr="Tabel t hitung rev 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Tabel t hitung rev 0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0175" cy="70065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C25189" w14:textId="77777777" w:rsidR="005E3325" w:rsidRDefault="005E3325" w:rsidP="005E3325">
      <w:pPr>
        <w:rPr>
          <w:rFonts w:asciiTheme="majorBidi" w:hAnsiTheme="majorBidi" w:cstheme="majorBidi"/>
          <w:i/>
          <w:iCs/>
          <w:sz w:val="24"/>
          <w:szCs w:val="24"/>
        </w:rPr>
      </w:pPr>
    </w:p>
    <w:p w14:paraId="493F4EDE" w14:textId="5B77CEC3" w:rsidR="005E3325" w:rsidRDefault="005E3325" w:rsidP="005E3325">
      <w:pPr>
        <w:rPr>
          <w:rFonts w:asciiTheme="majorBidi" w:hAnsiTheme="majorBidi" w:cstheme="majorBidi"/>
          <w:sz w:val="24"/>
          <w:szCs w:val="24"/>
          <w:vertAlign w:val="subscript"/>
        </w:rPr>
      </w:pPr>
      <w:proofErr w:type="spellStart"/>
      <w:r>
        <w:rPr>
          <w:rFonts w:asciiTheme="majorBidi" w:hAnsiTheme="majorBidi" w:cstheme="majorBidi"/>
          <w:i/>
          <w:iCs/>
          <w:sz w:val="24"/>
          <w:szCs w:val="24"/>
        </w:rPr>
        <w:t>Lampiran</w:t>
      </w:r>
      <w:proofErr w:type="spellEnd"/>
      <w:r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gramStart"/>
      <w:r>
        <w:rPr>
          <w:rFonts w:asciiTheme="majorBidi" w:hAnsiTheme="majorBidi" w:cstheme="majorBidi"/>
          <w:i/>
          <w:iCs/>
          <w:sz w:val="24"/>
          <w:szCs w:val="24"/>
        </w:rPr>
        <w:t>2</w:t>
      </w:r>
      <w:r>
        <w:rPr>
          <w:rFonts w:asciiTheme="majorBidi" w:hAnsiTheme="majorBidi" w:cstheme="majorBidi"/>
          <w:sz w:val="24"/>
          <w:szCs w:val="24"/>
        </w:rPr>
        <w:t xml:space="preserve"> :</w:t>
      </w:r>
      <w:proofErr w:type="gram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R</w:t>
      </w:r>
      <w:r>
        <w:rPr>
          <w:rFonts w:asciiTheme="majorBidi" w:hAnsiTheme="majorBidi" w:cstheme="majorBidi"/>
          <w:sz w:val="24"/>
          <w:szCs w:val="24"/>
          <w:vertAlign w:val="subscript"/>
        </w:rPr>
        <w:t>Tabel</w:t>
      </w:r>
      <w:proofErr w:type="spellEnd"/>
    </w:p>
    <w:tbl>
      <w:tblPr>
        <w:tblW w:w="7695" w:type="dxa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564"/>
        <w:gridCol w:w="22"/>
        <w:gridCol w:w="1197"/>
        <w:gridCol w:w="1194"/>
        <w:gridCol w:w="1192"/>
        <w:gridCol w:w="1194"/>
        <w:gridCol w:w="1332"/>
      </w:tblGrid>
      <w:tr w:rsidR="005E3325" w14:paraId="40817BC0" w14:textId="77777777" w:rsidTr="00DA1418">
        <w:trPr>
          <w:trHeight w:val="303"/>
          <w:jc w:val="center"/>
        </w:trPr>
        <w:tc>
          <w:tcPr>
            <w:tcW w:w="1563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auto"/>
            </w:tcBorders>
            <w:vAlign w:val="center"/>
          </w:tcPr>
          <w:p w14:paraId="1CC16DD2" w14:textId="77777777" w:rsidR="005E3325" w:rsidRDefault="005E3325" w:rsidP="00DA1418">
            <w:pPr>
              <w:pStyle w:val="TableParagraph"/>
              <w:spacing w:before="25" w:line="254" w:lineRule="exact"/>
              <w:ind w:right="0"/>
              <w:jc w:val="center"/>
              <w:rPr>
                <w:rFonts w:ascii="Calibri"/>
                <w:b/>
              </w:rPr>
            </w:pPr>
          </w:p>
        </w:tc>
        <w:tc>
          <w:tcPr>
            <w:tcW w:w="6131" w:type="dxa"/>
            <w:gridSpan w:val="6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39EDC98" w14:textId="77777777" w:rsidR="005E3325" w:rsidRDefault="005E3325" w:rsidP="00DA1418">
            <w:pPr>
              <w:pStyle w:val="TableParagraph"/>
              <w:spacing w:before="25" w:line="254" w:lineRule="exact"/>
              <w:ind w:right="0"/>
              <w:jc w:val="center"/>
              <w:rPr>
                <w:rFonts w:ascii="Calibri"/>
                <w:b/>
              </w:rPr>
            </w:pPr>
            <w:proofErr w:type="spellStart"/>
            <w:r>
              <w:rPr>
                <w:rFonts w:ascii="Calibri"/>
                <w:b/>
              </w:rPr>
              <w:t>R</w:t>
            </w:r>
            <w:r>
              <w:rPr>
                <w:rFonts w:ascii="Calibri"/>
                <w:b/>
                <w:vertAlign w:val="subscript"/>
              </w:rPr>
              <w:t>tabel</w:t>
            </w:r>
            <w:proofErr w:type="spellEnd"/>
            <w:r>
              <w:rPr>
                <w:rFonts w:ascii="Calibri"/>
                <w:b/>
              </w:rPr>
              <w:t xml:space="preserve"> </w:t>
            </w:r>
            <w:proofErr w:type="spellStart"/>
            <w:r>
              <w:rPr>
                <w:rFonts w:ascii="Calibri"/>
                <w:b/>
              </w:rPr>
              <w:t>untuk</w:t>
            </w:r>
            <w:proofErr w:type="spellEnd"/>
            <w:r>
              <w:rPr>
                <w:rFonts w:ascii="Calibri"/>
                <w:b/>
              </w:rPr>
              <w:t xml:space="preserve"> </w:t>
            </w:r>
            <w:proofErr w:type="spellStart"/>
            <w:r>
              <w:rPr>
                <w:rFonts w:ascii="Calibri"/>
                <w:b/>
              </w:rPr>
              <w:t>Df</w:t>
            </w:r>
            <w:proofErr w:type="spellEnd"/>
            <w:r>
              <w:rPr>
                <w:rFonts w:ascii="Calibri"/>
                <w:b/>
              </w:rPr>
              <w:t xml:space="preserve"> 1 </w:t>
            </w:r>
            <w:r>
              <w:rPr>
                <w:rFonts w:ascii="Calibri"/>
                <w:b/>
              </w:rPr>
              <w:t>–</w:t>
            </w:r>
            <w:r>
              <w:rPr>
                <w:rFonts w:ascii="Calibri"/>
                <w:b/>
              </w:rPr>
              <w:t xml:space="preserve"> 30</w:t>
            </w:r>
          </w:p>
        </w:tc>
      </w:tr>
      <w:tr w:rsidR="005E3325" w14:paraId="4C69560E" w14:textId="77777777" w:rsidTr="00DA1418">
        <w:trPr>
          <w:trHeight w:val="303"/>
          <w:jc w:val="center"/>
        </w:trPr>
        <w:tc>
          <w:tcPr>
            <w:tcW w:w="1585" w:type="dxa"/>
            <w:gridSpan w:val="2"/>
            <w:vMerge w:val="restar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27547FF" w14:textId="77777777" w:rsidR="005E3325" w:rsidRDefault="005E3325" w:rsidP="00DA1418">
            <w:pPr>
              <w:pStyle w:val="TableParagraph"/>
              <w:spacing w:before="0" w:line="240" w:lineRule="auto"/>
              <w:ind w:right="0"/>
              <w:jc w:val="center"/>
              <w:rPr>
                <w:b/>
                <w:sz w:val="20"/>
              </w:rPr>
            </w:pPr>
            <w:proofErr w:type="spellStart"/>
            <w:r>
              <w:rPr>
                <w:b/>
                <w:sz w:val="20"/>
                <w:szCs w:val="20"/>
              </w:rPr>
              <w:t>df</w:t>
            </w:r>
            <w:proofErr w:type="spellEnd"/>
            <w:r>
              <w:rPr>
                <w:b/>
                <w:sz w:val="20"/>
                <w:szCs w:val="20"/>
              </w:rPr>
              <w:t xml:space="preserve"> = (N-2)</w:t>
            </w:r>
          </w:p>
        </w:tc>
        <w:tc>
          <w:tcPr>
            <w:tcW w:w="6109" w:type="dxa"/>
            <w:gridSpan w:val="5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857D3E9" w14:textId="77777777" w:rsidR="005E3325" w:rsidRDefault="005E3325" w:rsidP="00DA1418">
            <w:pPr>
              <w:pStyle w:val="TableParagraph"/>
              <w:spacing w:before="25" w:line="254" w:lineRule="exact"/>
              <w:ind w:left="708" w:right="0"/>
              <w:jc w:val="center"/>
              <w:rPr>
                <w:rFonts w:ascii="Calibri"/>
                <w:b/>
              </w:rPr>
            </w:pPr>
            <w:r>
              <w:rPr>
                <w:rFonts w:ascii="Calibri"/>
                <w:b/>
              </w:rPr>
              <w:t xml:space="preserve">Tingkat </w:t>
            </w:r>
            <w:proofErr w:type="spellStart"/>
            <w:r>
              <w:rPr>
                <w:rFonts w:ascii="Calibri"/>
                <w:b/>
              </w:rPr>
              <w:t>signifikansi</w:t>
            </w:r>
            <w:proofErr w:type="spellEnd"/>
            <w:r>
              <w:rPr>
                <w:rFonts w:ascii="Calibri"/>
                <w:b/>
              </w:rPr>
              <w:t xml:space="preserve"> </w:t>
            </w:r>
            <w:proofErr w:type="spellStart"/>
            <w:r>
              <w:rPr>
                <w:rFonts w:ascii="Calibri"/>
                <w:b/>
              </w:rPr>
              <w:t>untuk</w:t>
            </w:r>
            <w:proofErr w:type="spellEnd"/>
            <w:r>
              <w:rPr>
                <w:rFonts w:ascii="Calibri"/>
                <w:b/>
              </w:rPr>
              <w:t xml:space="preserve"> </w:t>
            </w:r>
            <w:proofErr w:type="spellStart"/>
            <w:r>
              <w:rPr>
                <w:rFonts w:ascii="Calibri"/>
                <w:b/>
              </w:rPr>
              <w:t>uji</w:t>
            </w:r>
            <w:proofErr w:type="spellEnd"/>
            <w:r>
              <w:rPr>
                <w:rFonts w:ascii="Calibri"/>
                <w:b/>
              </w:rPr>
              <w:t xml:space="preserve"> </w:t>
            </w:r>
            <w:proofErr w:type="spellStart"/>
            <w:r>
              <w:rPr>
                <w:rFonts w:ascii="Calibri"/>
                <w:b/>
              </w:rPr>
              <w:t>satu</w:t>
            </w:r>
            <w:proofErr w:type="spellEnd"/>
            <w:r>
              <w:rPr>
                <w:rFonts w:ascii="Calibri"/>
                <w:b/>
              </w:rPr>
              <w:t xml:space="preserve"> </w:t>
            </w:r>
            <w:proofErr w:type="spellStart"/>
            <w:r>
              <w:rPr>
                <w:rFonts w:ascii="Calibri"/>
                <w:b/>
              </w:rPr>
              <w:t>arah</w:t>
            </w:r>
            <w:proofErr w:type="spellEnd"/>
          </w:p>
        </w:tc>
      </w:tr>
      <w:tr w:rsidR="005E3325" w14:paraId="42C0910D" w14:textId="77777777" w:rsidTr="00DA1418">
        <w:trPr>
          <w:trHeight w:val="303"/>
          <w:jc w:val="center"/>
        </w:trPr>
        <w:tc>
          <w:tcPr>
            <w:tcW w:w="7716" w:type="dxa"/>
            <w:gridSpan w:val="2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0172AB6" w14:textId="77777777" w:rsidR="005E3325" w:rsidRDefault="005E3325" w:rsidP="00DA1418">
            <w:pPr>
              <w:spacing w:after="0" w:line="276" w:lineRule="auto"/>
              <w:jc w:val="both"/>
              <w:rPr>
                <w:rFonts w:ascii="Times New Roman" w:eastAsia="Times New Roman" w:hAnsi="Times New Roman"/>
                <w:b/>
                <w:sz w:val="20"/>
              </w:rPr>
            </w:pPr>
          </w:p>
        </w:tc>
        <w:tc>
          <w:tcPr>
            <w:tcW w:w="1197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3CE3082" w14:textId="77777777" w:rsidR="005E3325" w:rsidRDefault="005E3325" w:rsidP="00DA1418">
            <w:pPr>
              <w:pStyle w:val="TableParagraph"/>
              <w:spacing w:before="25" w:line="254" w:lineRule="exact"/>
              <w:ind w:right="93"/>
              <w:jc w:val="center"/>
              <w:rPr>
                <w:rFonts w:ascii="Calibri"/>
                <w:b/>
              </w:rPr>
            </w:pPr>
            <w:r>
              <w:rPr>
                <w:rFonts w:ascii="Calibri"/>
                <w:b/>
              </w:rPr>
              <w:t>0.05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8279B08" w14:textId="77777777" w:rsidR="005E3325" w:rsidRDefault="005E3325" w:rsidP="00DA1418">
            <w:pPr>
              <w:pStyle w:val="TableParagraph"/>
              <w:spacing w:before="25" w:line="254" w:lineRule="exact"/>
              <w:ind w:right="93"/>
              <w:jc w:val="center"/>
              <w:rPr>
                <w:rFonts w:ascii="Calibri"/>
                <w:b/>
              </w:rPr>
            </w:pPr>
            <w:r>
              <w:rPr>
                <w:rFonts w:ascii="Calibri"/>
                <w:b/>
              </w:rPr>
              <w:t>0.025</w:t>
            </w:r>
          </w:p>
        </w:tc>
        <w:tc>
          <w:tcPr>
            <w:tcW w:w="11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273650E" w14:textId="77777777" w:rsidR="005E3325" w:rsidRDefault="005E3325" w:rsidP="00DA1418">
            <w:pPr>
              <w:pStyle w:val="TableParagraph"/>
              <w:spacing w:before="25" w:line="254" w:lineRule="exact"/>
              <w:ind w:right="90"/>
              <w:jc w:val="center"/>
              <w:rPr>
                <w:rFonts w:ascii="Calibri"/>
                <w:b/>
              </w:rPr>
            </w:pPr>
            <w:r>
              <w:rPr>
                <w:rFonts w:ascii="Calibri"/>
                <w:b/>
              </w:rPr>
              <w:t>0.01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FF8A7F9" w14:textId="77777777" w:rsidR="005E3325" w:rsidRDefault="005E3325" w:rsidP="00DA1418">
            <w:pPr>
              <w:pStyle w:val="TableParagraph"/>
              <w:spacing w:before="25" w:line="254" w:lineRule="exact"/>
              <w:jc w:val="center"/>
              <w:rPr>
                <w:rFonts w:ascii="Calibri"/>
                <w:b/>
              </w:rPr>
            </w:pPr>
            <w:r>
              <w:rPr>
                <w:rFonts w:ascii="Calibri"/>
                <w:b/>
              </w:rPr>
              <w:t>0.005</w:t>
            </w:r>
          </w:p>
        </w:tc>
        <w:tc>
          <w:tcPr>
            <w:tcW w:w="133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150C5C9" w14:textId="77777777" w:rsidR="005E3325" w:rsidRDefault="005E3325" w:rsidP="00DA1418">
            <w:pPr>
              <w:pStyle w:val="TableParagraph"/>
              <w:spacing w:before="25" w:line="254" w:lineRule="exact"/>
              <w:ind w:right="91"/>
              <w:jc w:val="center"/>
              <w:rPr>
                <w:rFonts w:ascii="Calibri"/>
                <w:b/>
              </w:rPr>
            </w:pPr>
            <w:r>
              <w:rPr>
                <w:rFonts w:ascii="Calibri"/>
                <w:b/>
              </w:rPr>
              <w:t>0.0005</w:t>
            </w:r>
          </w:p>
        </w:tc>
      </w:tr>
      <w:tr w:rsidR="005E3325" w14:paraId="2ADC4A68" w14:textId="77777777" w:rsidTr="00DA1418">
        <w:trPr>
          <w:trHeight w:val="304"/>
          <w:jc w:val="center"/>
        </w:trPr>
        <w:tc>
          <w:tcPr>
            <w:tcW w:w="7716" w:type="dxa"/>
            <w:gridSpan w:val="2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0898240" w14:textId="77777777" w:rsidR="005E3325" w:rsidRDefault="005E3325" w:rsidP="00DA1418">
            <w:pPr>
              <w:spacing w:after="0" w:line="276" w:lineRule="auto"/>
              <w:jc w:val="both"/>
              <w:rPr>
                <w:rFonts w:ascii="Times New Roman" w:eastAsia="Times New Roman" w:hAnsi="Times New Roman"/>
                <w:b/>
                <w:sz w:val="20"/>
              </w:rPr>
            </w:pPr>
          </w:p>
        </w:tc>
        <w:tc>
          <w:tcPr>
            <w:tcW w:w="6109" w:type="dxa"/>
            <w:gridSpan w:val="5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656CBFB" w14:textId="77777777" w:rsidR="005E3325" w:rsidRDefault="005E3325" w:rsidP="00DA1418">
            <w:pPr>
              <w:pStyle w:val="TableParagraph"/>
              <w:spacing w:before="26" w:line="254" w:lineRule="exact"/>
              <w:ind w:left="729" w:right="0"/>
              <w:jc w:val="center"/>
              <w:rPr>
                <w:rFonts w:ascii="Calibri"/>
                <w:b/>
              </w:rPr>
            </w:pPr>
            <w:r>
              <w:rPr>
                <w:rFonts w:ascii="Calibri"/>
                <w:b/>
              </w:rPr>
              <w:t xml:space="preserve">Tingkat </w:t>
            </w:r>
            <w:proofErr w:type="spellStart"/>
            <w:r>
              <w:rPr>
                <w:rFonts w:ascii="Calibri"/>
                <w:b/>
              </w:rPr>
              <w:t>signifikansi</w:t>
            </w:r>
            <w:proofErr w:type="spellEnd"/>
            <w:r>
              <w:rPr>
                <w:rFonts w:ascii="Calibri"/>
                <w:b/>
              </w:rPr>
              <w:t xml:space="preserve"> </w:t>
            </w:r>
            <w:proofErr w:type="spellStart"/>
            <w:r>
              <w:rPr>
                <w:rFonts w:ascii="Calibri"/>
                <w:b/>
              </w:rPr>
              <w:t>untuk</w:t>
            </w:r>
            <w:proofErr w:type="spellEnd"/>
            <w:r>
              <w:rPr>
                <w:rFonts w:ascii="Calibri"/>
                <w:b/>
              </w:rPr>
              <w:t xml:space="preserve"> </w:t>
            </w:r>
            <w:proofErr w:type="spellStart"/>
            <w:r>
              <w:rPr>
                <w:rFonts w:ascii="Calibri"/>
                <w:b/>
              </w:rPr>
              <w:t>uji</w:t>
            </w:r>
            <w:proofErr w:type="spellEnd"/>
            <w:r>
              <w:rPr>
                <w:rFonts w:ascii="Calibri"/>
                <w:b/>
              </w:rPr>
              <w:t xml:space="preserve"> </w:t>
            </w:r>
            <w:proofErr w:type="spellStart"/>
            <w:r>
              <w:rPr>
                <w:rFonts w:ascii="Calibri"/>
                <w:b/>
              </w:rPr>
              <w:t>dua</w:t>
            </w:r>
            <w:proofErr w:type="spellEnd"/>
            <w:r>
              <w:rPr>
                <w:rFonts w:ascii="Calibri"/>
                <w:b/>
              </w:rPr>
              <w:t xml:space="preserve"> </w:t>
            </w:r>
            <w:proofErr w:type="spellStart"/>
            <w:r>
              <w:rPr>
                <w:rFonts w:ascii="Calibri"/>
                <w:b/>
              </w:rPr>
              <w:t>arah</w:t>
            </w:r>
            <w:proofErr w:type="spellEnd"/>
          </w:p>
        </w:tc>
      </w:tr>
      <w:tr w:rsidR="005E3325" w14:paraId="0C54310F" w14:textId="77777777" w:rsidTr="00DA1418">
        <w:trPr>
          <w:trHeight w:val="303"/>
          <w:jc w:val="center"/>
        </w:trPr>
        <w:tc>
          <w:tcPr>
            <w:tcW w:w="7716" w:type="dxa"/>
            <w:gridSpan w:val="2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01F32AC" w14:textId="77777777" w:rsidR="005E3325" w:rsidRDefault="005E3325" w:rsidP="00DA1418">
            <w:pPr>
              <w:spacing w:after="0" w:line="276" w:lineRule="auto"/>
              <w:jc w:val="both"/>
              <w:rPr>
                <w:rFonts w:ascii="Times New Roman" w:eastAsia="Times New Roman" w:hAnsi="Times New Roman"/>
                <w:b/>
                <w:sz w:val="20"/>
              </w:rPr>
            </w:pPr>
          </w:p>
        </w:tc>
        <w:tc>
          <w:tcPr>
            <w:tcW w:w="1197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7E7E7D9" w14:textId="77777777" w:rsidR="005E3325" w:rsidRDefault="005E3325" w:rsidP="00DA1418">
            <w:pPr>
              <w:pStyle w:val="TableParagraph"/>
              <w:spacing w:before="65" w:line="215" w:lineRule="exact"/>
              <w:ind w:right="93"/>
              <w:jc w:val="center"/>
              <w:rPr>
                <w:b/>
                <w:sz w:val="20"/>
              </w:rPr>
            </w:pPr>
            <w:r>
              <w:rPr>
                <w:b/>
                <w:sz w:val="20"/>
                <w:szCs w:val="20"/>
              </w:rPr>
              <w:t>0.1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6B630E0" w14:textId="77777777" w:rsidR="005E3325" w:rsidRDefault="005E3325" w:rsidP="00DA1418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  <w:szCs w:val="20"/>
              </w:rPr>
              <w:t>0.05</w:t>
            </w:r>
          </w:p>
        </w:tc>
        <w:tc>
          <w:tcPr>
            <w:tcW w:w="11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67DA7F7" w14:textId="77777777" w:rsidR="005E3325" w:rsidRDefault="005E3325" w:rsidP="00DA1418">
            <w:pPr>
              <w:pStyle w:val="TableParagraph"/>
              <w:spacing w:before="65" w:line="215" w:lineRule="exact"/>
              <w:ind w:right="94"/>
              <w:jc w:val="center"/>
              <w:rPr>
                <w:b/>
                <w:sz w:val="20"/>
              </w:rPr>
            </w:pPr>
            <w:r>
              <w:rPr>
                <w:b/>
                <w:sz w:val="20"/>
                <w:szCs w:val="20"/>
              </w:rPr>
              <w:t>0.02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DA1771C" w14:textId="77777777" w:rsidR="005E3325" w:rsidRDefault="005E3325" w:rsidP="00DA1418">
            <w:pPr>
              <w:pStyle w:val="TableParagraph"/>
              <w:spacing w:before="65" w:line="215" w:lineRule="exact"/>
              <w:jc w:val="center"/>
              <w:rPr>
                <w:b/>
                <w:sz w:val="20"/>
              </w:rPr>
            </w:pPr>
            <w:r>
              <w:rPr>
                <w:b/>
                <w:sz w:val="20"/>
                <w:szCs w:val="20"/>
              </w:rPr>
              <w:t>0.01</w:t>
            </w:r>
          </w:p>
        </w:tc>
        <w:tc>
          <w:tcPr>
            <w:tcW w:w="133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66358D8" w14:textId="77777777" w:rsidR="005E3325" w:rsidRDefault="005E3325" w:rsidP="00DA1418">
            <w:pPr>
              <w:pStyle w:val="TableParagraph"/>
              <w:spacing w:before="65" w:line="215" w:lineRule="exact"/>
              <w:jc w:val="center"/>
              <w:rPr>
                <w:b/>
                <w:sz w:val="20"/>
              </w:rPr>
            </w:pPr>
            <w:r>
              <w:rPr>
                <w:b/>
                <w:sz w:val="20"/>
                <w:szCs w:val="20"/>
              </w:rPr>
              <w:t>0.001</w:t>
            </w:r>
          </w:p>
        </w:tc>
      </w:tr>
      <w:tr w:rsidR="005E3325" w14:paraId="03268FE2" w14:textId="77777777" w:rsidTr="00DA1418">
        <w:trPr>
          <w:trHeight w:val="306"/>
          <w:jc w:val="center"/>
        </w:trPr>
        <w:tc>
          <w:tcPr>
            <w:tcW w:w="158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4EAD715" w14:textId="77777777" w:rsidR="005E3325" w:rsidRDefault="005E3325" w:rsidP="00DA1418">
            <w:pPr>
              <w:pStyle w:val="TableParagraph"/>
              <w:spacing w:before="67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  <w:szCs w:val="20"/>
              </w:rPr>
              <w:t>1</w:t>
            </w:r>
          </w:p>
        </w:tc>
        <w:tc>
          <w:tcPr>
            <w:tcW w:w="11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049F0D0" w14:textId="77777777" w:rsidR="005E3325" w:rsidRDefault="005E3325" w:rsidP="00DA1418">
            <w:pPr>
              <w:pStyle w:val="TableParagraph"/>
              <w:spacing w:before="60" w:line="222" w:lineRule="exact"/>
              <w:ind w:right="91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9877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FA8072B" w14:textId="77777777" w:rsidR="005E3325" w:rsidRDefault="005E3325" w:rsidP="00DA1418">
            <w:pPr>
              <w:pStyle w:val="TableParagraph"/>
              <w:spacing w:before="60" w:line="222" w:lineRule="exact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9969</w:t>
            </w:r>
          </w:p>
        </w:tc>
        <w:tc>
          <w:tcPr>
            <w:tcW w:w="11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C27F1E2" w14:textId="77777777" w:rsidR="005E3325" w:rsidRDefault="005E3325" w:rsidP="00DA1418">
            <w:pPr>
              <w:pStyle w:val="TableParagraph"/>
              <w:spacing w:before="60" w:line="222" w:lineRule="exact"/>
              <w:ind w:right="88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9995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3774F48" w14:textId="77777777" w:rsidR="005E3325" w:rsidRDefault="005E3325" w:rsidP="00DA1418">
            <w:pPr>
              <w:pStyle w:val="TableParagraph"/>
              <w:spacing w:before="60" w:line="222" w:lineRule="exact"/>
              <w:ind w:right="90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9999</w:t>
            </w:r>
          </w:p>
        </w:tc>
        <w:tc>
          <w:tcPr>
            <w:tcW w:w="133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3295174" w14:textId="77777777" w:rsidR="005E3325" w:rsidRDefault="005E3325" w:rsidP="00DA1418">
            <w:pPr>
              <w:pStyle w:val="TableParagraph"/>
              <w:spacing w:before="60" w:line="222" w:lineRule="exact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1.0000</w:t>
            </w:r>
          </w:p>
        </w:tc>
      </w:tr>
      <w:tr w:rsidR="005E3325" w14:paraId="7AC15367" w14:textId="77777777" w:rsidTr="00DA1418">
        <w:trPr>
          <w:trHeight w:val="306"/>
          <w:jc w:val="center"/>
        </w:trPr>
        <w:tc>
          <w:tcPr>
            <w:tcW w:w="158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96A822D" w14:textId="77777777" w:rsidR="005E3325" w:rsidRDefault="005E3325" w:rsidP="00DA1418">
            <w:pPr>
              <w:pStyle w:val="TableParagraph"/>
              <w:spacing w:before="67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  <w:szCs w:val="20"/>
              </w:rPr>
              <w:t>2</w:t>
            </w:r>
          </w:p>
        </w:tc>
        <w:tc>
          <w:tcPr>
            <w:tcW w:w="11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610F795" w14:textId="77777777" w:rsidR="005E3325" w:rsidRDefault="005E3325" w:rsidP="00DA1418">
            <w:pPr>
              <w:pStyle w:val="TableParagraph"/>
              <w:spacing w:before="58"/>
              <w:ind w:right="91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9000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3F6C3A7" w14:textId="77777777" w:rsidR="005E3325" w:rsidRDefault="005E3325" w:rsidP="00DA1418">
            <w:pPr>
              <w:pStyle w:val="TableParagraph"/>
              <w:spacing w:before="58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9500</w:t>
            </w:r>
          </w:p>
        </w:tc>
        <w:tc>
          <w:tcPr>
            <w:tcW w:w="11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CBCC42C" w14:textId="77777777" w:rsidR="005E3325" w:rsidRDefault="005E3325" w:rsidP="00DA1418">
            <w:pPr>
              <w:pStyle w:val="TableParagraph"/>
              <w:spacing w:before="58"/>
              <w:ind w:right="88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9800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0BE920B" w14:textId="77777777" w:rsidR="005E3325" w:rsidRDefault="005E3325" w:rsidP="00DA1418">
            <w:pPr>
              <w:pStyle w:val="TableParagraph"/>
              <w:spacing w:before="58"/>
              <w:ind w:right="90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9900</w:t>
            </w:r>
          </w:p>
        </w:tc>
        <w:tc>
          <w:tcPr>
            <w:tcW w:w="133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9F58378" w14:textId="77777777" w:rsidR="005E3325" w:rsidRDefault="005E3325" w:rsidP="00DA1418">
            <w:pPr>
              <w:pStyle w:val="TableParagraph"/>
              <w:spacing w:before="58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9990</w:t>
            </w:r>
          </w:p>
        </w:tc>
      </w:tr>
      <w:tr w:rsidR="005E3325" w14:paraId="2C50B745" w14:textId="77777777" w:rsidTr="00DA1418">
        <w:trPr>
          <w:trHeight w:val="303"/>
          <w:jc w:val="center"/>
        </w:trPr>
        <w:tc>
          <w:tcPr>
            <w:tcW w:w="158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5A99B30" w14:textId="77777777" w:rsidR="005E3325" w:rsidRDefault="005E3325" w:rsidP="00DA1418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  <w:szCs w:val="20"/>
              </w:rPr>
              <w:t>3</w:t>
            </w:r>
          </w:p>
        </w:tc>
        <w:tc>
          <w:tcPr>
            <w:tcW w:w="11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6B37B8C" w14:textId="77777777" w:rsidR="005E3325" w:rsidRDefault="005E3325" w:rsidP="00DA1418">
            <w:pPr>
              <w:pStyle w:val="TableParagraph"/>
              <w:ind w:right="91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8054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E976E0C" w14:textId="77777777" w:rsidR="005E3325" w:rsidRDefault="005E3325" w:rsidP="00DA1418">
            <w:pPr>
              <w:pStyle w:val="TableParagraph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8783</w:t>
            </w:r>
          </w:p>
        </w:tc>
        <w:tc>
          <w:tcPr>
            <w:tcW w:w="11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2658113" w14:textId="77777777" w:rsidR="005E3325" w:rsidRDefault="005E3325" w:rsidP="00DA1418">
            <w:pPr>
              <w:pStyle w:val="TableParagraph"/>
              <w:ind w:right="88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9343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B159103" w14:textId="77777777" w:rsidR="005E3325" w:rsidRDefault="005E3325" w:rsidP="00DA1418">
            <w:pPr>
              <w:pStyle w:val="TableParagraph"/>
              <w:ind w:right="90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9587</w:t>
            </w:r>
          </w:p>
        </w:tc>
        <w:tc>
          <w:tcPr>
            <w:tcW w:w="133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5691B80" w14:textId="77777777" w:rsidR="005E3325" w:rsidRDefault="005E3325" w:rsidP="00DA1418">
            <w:pPr>
              <w:pStyle w:val="TableParagraph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9911</w:t>
            </w:r>
          </w:p>
        </w:tc>
      </w:tr>
      <w:tr w:rsidR="005E3325" w14:paraId="0B565533" w14:textId="77777777" w:rsidTr="00DA1418">
        <w:trPr>
          <w:trHeight w:val="303"/>
          <w:jc w:val="center"/>
        </w:trPr>
        <w:tc>
          <w:tcPr>
            <w:tcW w:w="158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F93ADA1" w14:textId="77777777" w:rsidR="005E3325" w:rsidRDefault="005E3325" w:rsidP="00DA1418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  <w:szCs w:val="20"/>
              </w:rPr>
              <w:t>4</w:t>
            </w:r>
          </w:p>
        </w:tc>
        <w:tc>
          <w:tcPr>
            <w:tcW w:w="11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F78D1FA" w14:textId="77777777" w:rsidR="005E3325" w:rsidRDefault="005E3325" w:rsidP="00DA1418">
            <w:pPr>
              <w:pStyle w:val="TableParagraph"/>
              <w:ind w:right="91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7293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91C5183" w14:textId="77777777" w:rsidR="005E3325" w:rsidRDefault="005E3325" w:rsidP="00DA1418">
            <w:pPr>
              <w:pStyle w:val="TableParagraph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8114</w:t>
            </w:r>
          </w:p>
        </w:tc>
        <w:tc>
          <w:tcPr>
            <w:tcW w:w="11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E700BCB" w14:textId="77777777" w:rsidR="005E3325" w:rsidRDefault="005E3325" w:rsidP="00DA1418">
            <w:pPr>
              <w:pStyle w:val="TableParagraph"/>
              <w:ind w:right="88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8822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B815898" w14:textId="77777777" w:rsidR="005E3325" w:rsidRDefault="005E3325" w:rsidP="00DA1418">
            <w:pPr>
              <w:pStyle w:val="TableParagraph"/>
              <w:ind w:right="90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9172</w:t>
            </w:r>
          </w:p>
        </w:tc>
        <w:tc>
          <w:tcPr>
            <w:tcW w:w="133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C307DC9" w14:textId="77777777" w:rsidR="005E3325" w:rsidRDefault="005E3325" w:rsidP="00DA1418">
            <w:pPr>
              <w:pStyle w:val="TableParagraph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9741</w:t>
            </w:r>
          </w:p>
        </w:tc>
      </w:tr>
      <w:tr w:rsidR="005E3325" w14:paraId="0CDFF074" w14:textId="77777777" w:rsidTr="00DA1418">
        <w:trPr>
          <w:trHeight w:val="303"/>
          <w:jc w:val="center"/>
        </w:trPr>
        <w:tc>
          <w:tcPr>
            <w:tcW w:w="158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A0F3C74" w14:textId="77777777" w:rsidR="005E3325" w:rsidRDefault="005E3325" w:rsidP="00DA1418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  <w:szCs w:val="20"/>
              </w:rPr>
              <w:t>5</w:t>
            </w:r>
          </w:p>
        </w:tc>
        <w:tc>
          <w:tcPr>
            <w:tcW w:w="11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58EE717" w14:textId="77777777" w:rsidR="005E3325" w:rsidRDefault="005E3325" w:rsidP="00DA1418">
            <w:pPr>
              <w:pStyle w:val="TableParagraph"/>
              <w:ind w:right="91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6694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64412A1" w14:textId="77777777" w:rsidR="005E3325" w:rsidRDefault="005E3325" w:rsidP="00DA1418">
            <w:pPr>
              <w:pStyle w:val="TableParagraph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7545</w:t>
            </w:r>
          </w:p>
        </w:tc>
        <w:tc>
          <w:tcPr>
            <w:tcW w:w="11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C8B89F3" w14:textId="77777777" w:rsidR="005E3325" w:rsidRDefault="005E3325" w:rsidP="00DA1418">
            <w:pPr>
              <w:pStyle w:val="TableParagraph"/>
              <w:ind w:right="88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8329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037F27D" w14:textId="77777777" w:rsidR="005E3325" w:rsidRDefault="005E3325" w:rsidP="00DA1418">
            <w:pPr>
              <w:pStyle w:val="TableParagraph"/>
              <w:ind w:right="90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8745</w:t>
            </w:r>
          </w:p>
        </w:tc>
        <w:tc>
          <w:tcPr>
            <w:tcW w:w="133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D5E7CA0" w14:textId="77777777" w:rsidR="005E3325" w:rsidRDefault="005E3325" w:rsidP="00DA1418">
            <w:pPr>
              <w:pStyle w:val="TableParagraph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9509</w:t>
            </w:r>
          </w:p>
        </w:tc>
      </w:tr>
      <w:tr w:rsidR="005E3325" w14:paraId="78A9CAA3" w14:textId="77777777" w:rsidTr="00DA1418">
        <w:trPr>
          <w:trHeight w:val="303"/>
          <w:jc w:val="center"/>
        </w:trPr>
        <w:tc>
          <w:tcPr>
            <w:tcW w:w="158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6183BF4" w14:textId="77777777" w:rsidR="005E3325" w:rsidRDefault="005E3325" w:rsidP="00DA1418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  <w:szCs w:val="20"/>
              </w:rPr>
              <w:t>6</w:t>
            </w:r>
          </w:p>
        </w:tc>
        <w:tc>
          <w:tcPr>
            <w:tcW w:w="11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AC0C0C0" w14:textId="77777777" w:rsidR="005E3325" w:rsidRDefault="005E3325" w:rsidP="00DA1418">
            <w:pPr>
              <w:pStyle w:val="TableParagraph"/>
              <w:ind w:right="91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6215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FAF8008" w14:textId="77777777" w:rsidR="005E3325" w:rsidRDefault="005E3325" w:rsidP="00DA1418">
            <w:pPr>
              <w:pStyle w:val="TableParagraph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7067</w:t>
            </w:r>
          </w:p>
        </w:tc>
        <w:tc>
          <w:tcPr>
            <w:tcW w:w="11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ACF9D88" w14:textId="77777777" w:rsidR="005E3325" w:rsidRDefault="005E3325" w:rsidP="00DA1418">
            <w:pPr>
              <w:pStyle w:val="TableParagraph"/>
              <w:ind w:right="88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7887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9DB302A" w14:textId="77777777" w:rsidR="005E3325" w:rsidRDefault="005E3325" w:rsidP="00DA1418">
            <w:pPr>
              <w:pStyle w:val="TableParagraph"/>
              <w:ind w:right="90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8343</w:t>
            </w:r>
          </w:p>
        </w:tc>
        <w:tc>
          <w:tcPr>
            <w:tcW w:w="133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8D39938" w14:textId="77777777" w:rsidR="005E3325" w:rsidRDefault="005E3325" w:rsidP="00DA1418">
            <w:pPr>
              <w:pStyle w:val="TableParagraph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9249</w:t>
            </w:r>
          </w:p>
        </w:tc>
      </w:tr>
      <w:tr w:rsidR="005E3325" w14:paraId="598F0007" w14:textId="77777777" w:rsidTr="00DA1418">
        <w:trPr>
          <w:trHeight w:val="303"/>
          <w:jc w:val="center"/>
        </w:trPr>
        <w:tc>
          <w:tcPr>
            <w:tcW w:w="158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4CFD27E" w14:textId="77777777" w:rsidR="005E3325" w:rsidRDefault="005E3325" w:rsidP="00DA1418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  <w:szCs w:val="20"/>
              </w:rPr>
              <w:t>7</w:t>
            </w:r>
          </w:p>
        </w:tc>
        <w:tc>
          <w:tcPr>
            <w:tcW w:w="11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3CAE83D" w14:textId="77777777" w:rsidR="005E3325" w:rsidRDefault="005E3325" w:rsidP="00DA1418">
            <w:pPr>
              <w:pStyle w:val="TableParagraph"/>
              <w:spacing w:before="58" w:line="222" w:lineRule="exact"/>
              <w:ind w:right="91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5822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A3C5C68" w14:textId="77777777" w:rsidR="005E3325" w:rsidRDefault="005E3325" w:rsidP="00DA1418">
            <w:pPr>
              <w:pStyle w:val="TableParagraph"/>
              <w:spacing w:before="58" w:line="222" w:lineRule="exact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6664</w:t>
            </w:r>
          </w:p>
        </w:tc>
        <w:tc>
          <w:tcPr>
            <w:tcW w:w="11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8B1B900" w14:textId="77777777" w:rsidR="005E3325" w:rsidRDefault="005E3325" w:rsidP="00DA1418">
            <w:pPr>
              <w:pStyle w:val="TableParagraph"/>
              <w:spacing w:before="58" w:line="222" w:lineRule="exact"/>
              <w:ind w:right="88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7498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5133030" w14:textId="77777777" w:rsidR="005E3325" w:rsidRDefault="005E3325" w:rsidP="00DA1418">
            <w:pPr>
              <w:pStyle w:val="TableParagraph"/>
              <w:spacing w:before="58" w:line="222" w:lineRule="exact"/>
              <w:ind w:right="90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7977</w:t>
            </w:r>
          </w:p>
        </w:tc>
        <w:tc>
          <w:tcPr>
            <w:tcW w:w="133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C2C463A" w14:textId="77777777" w:rsidR="005E3325" w:rsidRDefault="005E3325" w:rsidP="00DA1418">
            <w:pPr>
              <w:pStyle w:val="TableParagraph"/>
              <w:spacing w:before="58" w:line="222" w:lineRule="exact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8983</w:t>
            </w:r>
          </w:p>
        </w:tc>
      </w:tr>
      <w:tr w:rsidR="005E3325" w14:paraId="71CBAB36" w14:textId="77777777" w:rsidTr="00DA1418">
        <w:trPr>
          <w:trHeight w:val="305"/>
          <w:jc w:val="center"/>
        </w:trPr>
        <w:tc>
          <w:tcPr>
            <w:tcW w:w="158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E00E807" w14:textId="77777777" w:rsidR="005E3325" w:rsidRDefault="005E3325" w:rsidP="00DA1418">
            <w:pPr>
              <w:pStyle w:val="TableParagraph"/>
              <w:spacing w:before="70" w:line="212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  <w:szCs w:val="20"/>
              </w:rPr>
              <w:t>8</w:t>
            </w:r>
          </w:p>
        </w:tc>
        <w:tc>
          <w:tcPr>
            <w:tcW w:w="11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3D24C6D" w14:textId="77777777" w:rsidR="005E3325" w:rsidRDefault="005E3325" w:rsidP="00DA1418">
            <w:pPr>
              <w:pStyle w:val="TableParagraph"/>
              <w:spacing w:before="60" w:line="222" w:lineRule="exact"/>
              <w:ind w:right="91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5494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5CAE36B" w14:textId="77777777" w:rsidR="005E3325" w:rsidRDefault="005E3325" w:rsidP="00DA1418">
            <w:pPr>
              <w:pStyle w:val="TableParagraph"/>
              <w:spacing w:before="60" w:line="222" w:lineRule="exact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6319</w:t>
            </w:r>
          </w:p>
        </w:tc>
        <w:tc>
          <w:tcPr>
            <w:tcW w:w="11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3832FFA" w14:textId="77777777" w:rsidR="005E3325" w:rsidRDefault="005E3325" w:rsidP="00DA1418">
            <w:pPr>
              <w:pStyle w:val="TableParagraph"/>
              <w:spacing w:before="60" w:line="222" w:lineRule="exact"/>
              <w:ind w:right="88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7155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AD454D2" w14:textId="77777777" w:rsidR="005E3325" w:rsidRDefault="005E3325" w:rsidP="00DA1418">
            <w:pPr>
              <w:pStyle w:val="TableParagraph"/>
              <w:spacing w:before="60" w:line="222" w:lineRule="exact"/>
              <w:ind w:right="90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7646</w:t>
            </w:r>
          </w:p>
        </w:tc>
        <w:tc>
          <w:tcPr>
            <w:tcW w:w="133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EC6F5AC" w14:textId="77777777" w:rsidR="005E3325" w:rsidRDefault="005E3325" w:rsidP="00DA1418">
            <w:pPr>
              <w:pStyle w:val="TableParagraph"/>
              <w:spacing w:before="60" w:line="222" w:lineRule="exact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8721</w:t>
            </w:r>
          </w:p>
        </w:tc>
      </w:tr>
      <w:tr w:rsidR="005E3325" w14:paraId="3FCEB5E1" w14:textId="77777777" w:rsidTr="00DA1418">
        <w:trPr>
          <w:trHeight w:val="305"/>
          <w:jc w:val="center"/>
        </w:trPr>
        <w:tc>
          <w:tcPr>
            <w:tcW w:w="158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D742DC1" w14:textId="77777777" w:rsidR="005E3325" w:rsidRDefault="005E3325" w:rsidP="00DA1418">
            <w:pPr>
              <w:pStyle w:val="TableParagraph"/>
              <w:spacing w:before="67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  <w:szCs w:val="20"/>
              </w:rPr>
              <w:t>9</w:t>
            </w:r>
          </w:p>
        </w:tc>
        <w:tc>
          <w:tcPr>
            <w:tcW w:w="11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D0C17C2" w14:textId="77777777" w:rsidR="005E3325" w:rsidRDefault="005E3325" w:rsidP="00DA1418">
            <w:pPr>
              <w:pStyle w:val="TableParagraph"/>
              <w:spacing w:before="58"/>
              <w:ind w:right="91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5214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3F854BB" w14:textId="77777777" w:rsidR="005E3325" w:rsidRDefault="005E3325" w:rsidP="00DA1418">
            <w:pPr>
              <w:pStyle w:val="TableParagraph"/>
              <w:spacing w:before="58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6021</w:t>
            </w:r>
          </w:p>
        </w:tc>
        <w:tc>
          <w:tcPr>
            <w:tcW w:w="11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8D748F2" w14:textId="77777777" w:rsidR="005E3325" w:rsidRDefault="005E3325" w:rsidP="00DA1418">
            <w:pPr>
              <w:pStyle w:val="TableParagraph"/>
              <w:spacing w:before="58"/>
              <w:ind w:right="88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6851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61662E6" w14:textId="77777777" w:rsidR="005E3325" w:rsidRDefault="005E3325" w:rsidP="00DA1418">
            <w:pPr>
              <w:pStyle w:val="TableParagraph"/>
              <w:spacing w:before="58"/>
              <w:ind w:right="90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7348</w:t>
            </w:r>
          </w:p>
        </w:tc>
        <w:tc>
          <w:tcPr>
            <w:tcW w:w="133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3DCFC7A" w14:textId="77777777" w:rsidR="005E3325" w:rsidRDefault="005E3325" w:rsidP="00DA1418">
            <w:pPr>
              <w:pStyle w:val="TableParagraph"/>
              <w:spacing w:before="58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8470</w:t>
            </w:r>
          </w:p>
        </w:tc>
      </w:tr>
      <w:tr w:rsidR="005E3325" w14:paraId="3671B0DA" w14:textId="77777777" w:rsidTr="00DA1418">
        <w:trPr>
          <w:trHeight w:val="303"/>
          <w:jc w:val="center"/>
        </w:trPr>
        <w:tc>
          <w:tcPr>
            <w:tcW w:w="158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8243F3E" w14:textId="77777777" w:rsidR="005E3325" w:rsidRDefault="005E3325" w:rsidP="00DA1418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  <w:szCs w:val="20"/>
              </w:rPr>
              <w:t>10</w:t>
            </w:r>
          </w:p>
        </w:tc>
        <w:tc>
          <w:tcPr>
            <w:tcW w:w="11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19B2ACE" w14:textId="77777777" w:rsidR="005E3325" w:rsidRDefault="005E3325" w:rsidP="00DA1418">
            <w:pPr>
              <w:pStyle w:val="TableParagraph"/>
              <w:ind w:right="91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4973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8C5EF49" w14:textId="77777777" w:rsidR="005E3325" w:rsidRDefault="005E3325" w:rsidP="00DA1418">
            <w:pPr>
              <w:pStyle w:val="TableParagraph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5760</w:t>
            </w:r>
          </w:p>
        </w:tc>
        <w:tc>
          <w:tcPr>
            <w:tcW w:w="11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C79A42D" w14:textId="77777777" w:rsidR="005E3325" w:rsidRDefault="005E3325" w:rsidP="00DA1418">
            <w:pPr>
              <w:pStyle w:val="TableParagraph"/>
              <w:ind w:right="88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6581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19C3854" w14:textId="77777777" w:rsidR="005E3325" w:rsidRDefault="005E3325" w:rsidP="00DA1418">
            <w:pPr>
              <w:pStyle w:val="TableParagraph"/>
              <w:ind w:right="90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7079</w:t>
            </w:r>
          </w:p>
        </w:tc>
        <w:tc>
          <w:tcPr>
            <w:tcW w:w="133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129AA2A" w14:textId="77777777" w:rsidR="005E3325" w:rsidRDefault="005E3325" w:rsidP="00DA1418">
            <w:pPr>
              <w:pStyle w:val="TableParagraph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8233</w:t>
            </w:r>
          </w:p>
        </w:tc>
      </w:tr>
      <w:tr w:rsidR="005E3325" w14:paraId="01E1C9D2" w14:textId="77777777" w:rsidTr="00DA1418">
        <w:trPr>
          <w:trHeight w:val="303"/>
          <w:jc w:val="center"/>
        </w:trPr>
        <w:tc>
          <w:tcPr>
            <w:tcW w:w="158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29A5963" w14:textId="77777777" w:rsidR="005E3325" w:rsidRDefault="005E3325" w:rsidP="00DA1418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  <w:szCs w:val="20"/>
              </w:rPr>
              <w:t>11</w:t>
            </w:r>
          </w:p>
        </w:tc>
        <w:tc>
          <w:tcPr>
            <w:tcW w:w="11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6640721" w14:textId="77777777" w:rsidR="005E3325" w:rsidRDefault="005E3325" w:rsidP="00DA1418">
            <w:pPr>
              <w:pStyle w:val="TableParagraph"/>
              <w:ind w:right="91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4762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6724080" w14:textId="77777777" w:rsidR="005E3325" w:rsidRDefault="005E3325" w:rsidP="00DA1418">
            <w:pPr>
              <w:pStyle w:val="TableParagraph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5529</w:t>
            </w:r>
          </w:p>
        </w:tc>
        <w:tc>
          <w:tcPr>
            <w:tcW w:w="11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8213B3A" w14:textId="77777777" w:rsidR="005E3325" w:rsidRDefault="005E3325" w:rsidP="00DA1418">
            <w:pPr>
              <w:pStyle w:val="TableParagraph"/>
              <w:ind w:right="88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6339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DE9F9EA" w14:textId="77777777" w:rsidR="005E3325" w:rsidRDefault="005E3325" w:rsidP="00DA1418">
            <w:pPr>
              <w:pStyle w:val="TableParagraph"/>
              <w:ind w:right="90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6835</w:t>
            </w:r>
          </w:p>
        </w:tc>
        <w:tc>
          <w:tcPr>
            <w:tcW w:w="133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4253151" w14:textId="77777777" w:rsidR="005E3325" w:rsidRDefault="005E3325" w:rsidP="00DA1418">
            <w:pPr>
              <w:pStyle w:val="TableParagraph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8010</w:t>
            </w:r>
          </w:p>
        </w:tc>
      </w:tr>
      <w:tr w:rsidR="005E3325" w14:paraId="6564F9BA" w14:textId="77777777" w:rsidTr="00DA1418">
        <w:trPr>
          <w:trHeight w:val="304"/>
          <w:jc w:val="center"/>
        </w:trPr>
        <w:tc>
          <w:tcPr>
            <w:tcW w:w="158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E082526" w14:textId="77777777" w:rsidR="005E3325" w:rsidRDefault="005E3325" w:rsidP="00DA1418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  <w:szCs w:val="20"/>
              </w:rPr>
              <w:t>12</w:t>
            </w:r>
          </w:p>
        </w:tc>
        <w:tc>
          <w:tcPr>
            <w:tcW w:w="11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98614ED" w14:textId="77777777" w:rsidR="005E3325" w:rsidRDefault="005E3325" w:rsidP="00DA1418">
            <w:pPr>
              <w:pStyle w:val="TableParagraph"/>
              <w:spacing w:line="225" w:lineRule="exact"/>
              <w:ind w:right="91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4575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7DD84B8" w14:textId="77777777" w:rsidR="005E3325" w:rsidRDefault="005E3325" w:rsidP="00DA1418">
            <w:pPr>
              <w:pStyle w:val="TableParagraph"/>
              <w:spacing w:line="225" w:lineRule="exact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5324</w:t>
            </w:r>
          </w:p>
        </w:tc>
        <w:tc>
          <w:tcPr>
            <w:tcW w:w="11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839384C" w14:textId="77777777" w:rsidR="005E3325" w:rsidRDefault="005E3325" w:rsidP="00DA1418">
            <w:pPr>
              <w:pStyle w:val="TableParagraph"/>
              <w:spacing w:line="225" w:lineRule="exact"/>
              <w:ind w:right="88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6120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63190F4" w14:textId="77777777" w:rsidR="005E3325" w:rsidRDefault="005E3325" w:rsidP="00DA1418">
            <w:pPr>
              <w:pStyle w:val="TableParagraph"/>
              <w:spacing w:line="225" w:lineRule="exact"/>
              <w:ind w:right="90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6614</w:t>
            </w:r>
          </w:p>
        </w:tc>
        <w:tc>
          <w:tcPr>
            <w:tcW w:w="133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692B636" w14:textId="77777777" w:rsidR="005E3325" w:rsidRDefault="005E3325" w:rsidP="00DA1418">
            <w:pPr>
              <w:pStyle w:val="TableParagraph"/>
              <w:spacing w:line="225" w:lineRule="exact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7800</w:t>
            </w:r>
          </w:p>
        </w:tc>
      </w:tr>
      <w:tr w:rsidR="005E3325" w14:paraId="54AAD0E0" w14:textId="77777777" w:rsidTr="00DA1418">
        <w:trPr>
          <w:trHeight w:val="303"/>
          <w:jc w:val="center"/>
        </w:trPr>
        <w:tc>
          <w:tcPr>
            <w:tcW w:w="158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DCD32AE" w14:textId="77777777" w:rsidR="005E3325" w:rsidRDefault="005E3325" w:rsidP="00DA1418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  <w:szCs w:val="20"/>
              </w:rPr>
              <w:t>13</w:t>
            </w:r>
          </w:p>
        </w:tc>
        <w:tc>
          <w:tcPr>
            <w:tcW w:w="11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41E1C71" w14:textId="77777777" w:rsidR="005E3325" w:rsidRDefault="005E3325" w:rsidP="00DA1418">
            <w:pPr>
              <w:pStyle w:val="TableParagraph"/>
              <w:spacing w:before="58" w:line="222" w:lineRule="exact"/>
              <w:ind w:right="91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4409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2361628" w14:textId="77777777" w:rsidR="005E3325" w:rsidRDefault="005E3325" w:rsidP="00DA1418">
            <w:pPr>
              <w:pStyle w:val="TableParagraph"/>
              <w:spacing w:before="58" w:line="222" w:lineRule="exact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5140</w:t>
            </w:r>
          </w:p>
        </w:tc>
        <w:tc>
          <w:tcPr>
            <w:tcW w:w="11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FFCE728" w14:textId="77777777" w:rsidR="005E3325" w:rsidRDefault="005E3325" w:rsidP="00DA1418">
            <w:pPr>
              <w:pStyle w:val="TableParagraph"/>
              <w:spacing w:before="58" w:line="222" w:lineRule="exact"/>
              <w:ind w:right="88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5923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43CAF38" w14:textId="77777777" w:rsidR="005E3325" w:rsidRDefault="005E3325" w:rsidP="00DA1418">
            <w:pPr>
              <w:pStyle w:val="TableParagraph"/>
              <w:spacing w:before="58" w:line="222" w:lineRule="exact"/>
              <w:ind w:right="90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6411</w:t>
            </w:r>
          </w:p>
        </w:tc>
        <w:tc>
          <w:tcPr>
            <w:tcW w:w="133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71AA7F8" w14:textId="77777777" w:rsidR="005E3325" w:rsidRDefault="005E3325" w:rsidP="00DA1418">
            <w:pPr>
              <w:pStyle w:val="TableParagraph"/>
              <w:spacing w:before="58" w:line="222" w:lineRule="exact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7604</w:t>
            </w:r>
          </w:p>
        </w:tc>
      </w:tr>
      <w:tr w:rsidR="005E3325" w14:paraId="0929462E" w14:textId="77777777" w:rsidTr="00DA1418">
        <w:trPr>
          <w:trHeight w:val="306"/>
          <w:jc w:val="center"/>
        </w:trPr>
        <w:tc>
          <w:tcPr>
            <w:tcW w:w="158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81BFDEA" w14:textId="77777777" w:rsidR="005E3325" w:rsidRDefault="005E3325" w:rsidP="00DA1418">
            <w:pPr>
              <w:pStyle w:val="TableParagraph"/>
              <w:spacing w:before="67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  <w:szCs w:val="20"/>
              </w:rPr>
              <w:t>14</w:t>
            </w:r>
          </w:p>
        </w:tc>
        <w:tc>
          <w:tcPr>
            <w:tcW w:w="11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4E8BA00" w14:textId="77777777" w:rsidR="005E3325" w:rsidRDefault="005E3325" w:rsidP="00DA1418">
            <w:pPr>
              <w:pStyle w:val="TableParagraph"/>
              <w:spacing w:before="58"/>
              <w:ind w:right="91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4259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F344A20" w14:textId="77777777" w:rsidR="005E3325" w:rsidRDefault="005E3325" w:rsidP="00DA1418">
            <w:pPr>
              <w:pStyle w:val="TableParagraph"/>
              <w:spacing w:before="58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4973</w:t>
            </w:r>
          </w:p>
        </w:tc>
        <w:tc>
          <w:tcPr>
            <w:tcW w:w="11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40C62F9" w14:textId="77777777" w:rsidR="005E3325" w:rsidRDefault="005E3325" w:rsidP="00DA1418">
            <w:pPr>
              <w:pStyle w:val="TableParagraph"/>
              <w:spacing w:before="58"/>
              <w:ind w:right="88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5742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A3DD0E2" w14:textId="77777777" w:rsidR="005E3325" w:rsidRDefault="005E3325" w:rsidP="00DA1418">
            <w:pPr>
              <w:pStyle w:val="TableParagraph"/>
              <w:spacing w:before="58"/>
              <w:ind w:right="90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6226</w:t>
            </w:r>
          </w:p>
        </w:tc>
        <w:tc>
          <w:tcPr>
            <w:tcW w:w="133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083538E" w14:textId="77777777" w:rsidR="005E3325" w:rsidRDefault="005E3325" w:rsidP="00DA1418">
            <w:pPr>
              <w:pStyle w:val="TableParagraph"/>
              <w:spacing w:before="58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7419</w:t>
            </w:r>
          </w:p>
        </w:tc>
      </w:tr>
      <w:tr w:rsidR="005E3325" w14:paraId="37567DA8" w14:textId="77777777" w:rsidTr="00DA1418">
        <w:trPr>
          <w:trHeight w:val="303"/>
          <w:jc w:val="center"/>
        </w:trPr>
        <w:tc>
          <w:tcPr>
            <w:tcW w:w="158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F761327" w14:textId="77777777" w:rsidR="005E3325" w:rsidRDefault="005E3325" w:rsidP="00DA1418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  <w:szCs w:val="20"/>
              </w:rPr>
              <w:t>15</w:t>
            </w:r>
          </w:p>
        </w:tc>
        <w:tc>
          <w:tcPr>
            <w:tcW w:w="11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FC97ABC" w14:textId="77777777" w:rsidR="005E3325" w:rsidRDefault="005E3325" w:rsidP="00DA1418">
            <w:pPr>
              <w:pStyle w:val="TableParagraph"/>
              <w:ind w:right="91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4124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F7667A6" w14:textId="77777777" w:rsidR="005E3325" w:rsidRDefault="005E3325" w:rsidP="00DA1418">
            <w:pPr>
              <w:pStyle w:val="TableParagraph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4821</w:t>
            </w:r>
          </w:p>
        </w:tc>
        <w:tc>
          <w:tcPr>
            <w:tcW w:w="11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C730D9D" w14:textId="77777777" w:rsidR="005E3325" w:rsidRDefault="005E3325" w:rsidP="00DA1418">
            <w:pPr>
              <w:pStyle w:val="TableParagraph"/>
              <w:ind w:right="89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5577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4DE36B9" w14:textId="77777777" w:rsidR="005E3325" w:rsidRDefault="005E3325" w:rsidP="00DA1418">
            <w:pPr>
              <w:pStyle w:val="TableParagraph"/>
              <w:ind w:right="90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6055</w:t>
            </w:r>
          </w:p>
        </w:tc>
        <w:tc>
          <w:tcPr>
            <w:tcW w:w="133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BE62642" w14:textId="77777777" w:rsidR="005E3325" w:rsidRDefault="005E3325" w:rsidP="00DA1418">
            <w:pPr>
              <w:pStyle w:val="TableParagraph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7247</w:t>
            </w:r>
          </w:p>
        </w:tc>
      </w:tr>
      <w:tr w:rsidR="005E3325" w14:paraId="101C7A16" w14:textId="77777777" w:rsidTr="00DA1418">
        <w:trPr>
          <w:trHeight w:val="305"/>
          <w:jc w:val="center"/>
        </w:trPr>
        <w:tc>
          <w:tcPr>
            <w:tcW w:w="158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C1F5B0B" w14:textId="77777777" w:rsidR="005E3325" w:rsidRDefault="005E3325" w:rsidP="00DA1418">
            <w:pPr>
              <w:pStyle w:val="TableParagraph"/>
              <w:spacing w:before="67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  <w:szCs w:val="20"/>
              </w:rPr>
              <w:t>16</w:t>
            </w:r>
          </w:p>
        </w:tc>
        <w:tc>
          <w:tcPr>
            <w:tcW w:w="11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9F473A3" w14:textId="77777777" w:rsidR="005E3325" w:rsidRDefault="005E3325" w:rsidP="00DA1418">
            <w:pPr>
              <w:pStyle w:val="TableParagraph"/>
              <w:spacing w:before="58"/>
              <w:ind w:right="91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4000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205085D" w14:textId="77777777" w:rsidR="005E3325" w:rsidRDefault="005E3325" w:rsidP="00DA1418">
            <w:pPr>
              <w:pStyle w:val="TableParagraph"/>
              <w:spacing w:before="58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4683</w:t>
            </w:r>
          </w:p>
        </w:tc>
        <w:tc>
          <w:tcPr>
            <w:tcW w:w="11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61E8A96" w14:textId="77777777" w:rsidR="005E3325" w:rsidRDefault="005E3325" w:rsidP="00DA1418">
            <w:pPr>
              <w:pStyle w:val="TableParagraph"/>
              <w:spacing w:before="58"/>
              <w:ind w:right="88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5425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CB77C2D" w14:textId="77777777" w:rsidR="005E3325" w:rsidRDefault="005E3325" w:rsidP="00DA1418">
            <w:pPr>
              <w:pStyle w:val="TableParagraph"/>
              <w:spacing w:before="58"/>
              <w:ind w:right="90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5897</w:t>
            </w:r>
          </w:p>
        </w:tc>
        <w:tc>
          <w:tcPr>
            <w:tcW w:w="133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623A277" w14:textId="77777777" w:rsidR="005E3325" w:rsidRDefault="005E3325" w:rsidP="00DA1418">
            <w:pPr>
              <w:pStyle w:val="TableParagraph"/>
              <w:spacing w:before="58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7084</w:t>
            </w:r>
          </w:p>
        </w:tc>
      </w:tr>
      <w:tr w:rsidR="005E3325" w14:paraId="415AA101" w14:textId="77777777" w:rsidTr="00DA1418">
        <w:trPr>
          <w:trHeight w:val="303"/>
          <w:jc w:val="center"/>
        </w:trPr>
        <w:tc>
          <w:tcPr>
            <w:tcW w:w="158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F846314" w14:textId="77777777" w:rsidR="005E3325" w:rsidRDefault="005E3325" w:rsidP="00DA1418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  <w:szCs w:val="20"/>
              </w:rPr>
              <w:t>17</w:t>
            </w:r>
          </w:p>
        </w:tc>
        <w:tc>
          <w:tcPr>
            <w:tcW w:w="11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4D9BBE1" w14:textId="77777777" w:rsidR="005E3325" w:rsidRDefault="005E3325" w:rsidP="00DA1418">
            <w:pPr>
              <w:pStyle w:val="TableParagraph"/>
              <w:ind w:right="91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3887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0095066" w14:textId="77777777" w:rsidR="005E3325" w:rsidRDefault="005E3325" w:rsidP="00DA1418">
            <w:pPr>
              <w:pStyle w:val="TableParagraph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4555</w:t>
            </w:r>
          </w:p>
        </w:tc>
        <w:tc>
          <w:tcPr>
            <w:tcW w:w="11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05E3297" w14:textId="77777777" w:rsidR="005E3325" w:rsidRDefault="005E3325" w:rsidP="00DA1418">
            <w:pPr>
              <w:pStyle w:val="TableParagraph"/>
              <w:ind w:right="88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5285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8C7CD61" w14:textId="77777777" w:rsidR="005E3325" w:rsidRDefault="005E3325" w:rsidP="00DA1418">
            <w:pPr>
              <w:pStyle w:val="TableParagraph"/>
              <w:ind w:right="90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5751</w:t>
            </w:r>
          </w:p>
        </w:tc>
        <w:tc>
          <w:tcPr>
            <w:tcW w:w="133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41EEC43" w14:textId="77777777" w:rsidR="005E3325" w:rsidRDefault="005E3325" w:rsidP="00DA1418">
            <w:pPr>
              <w:pStyle w:val="TableParagraph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6932</w:t>
            </w:r>
          </w:p>
        </w:tc>
      </w:tr>
      <w:tr w:rsidR="005E3325" w14:paraId="5C79F155" w14:textId="77777777" w:rsidTr="00DA1418">
        <w:trPr>
          <w:trHeight w:val="303"/>
          <w:jc w:val="center"/>
        </w:trPr>
        <w:tc>
          <w:tcPr>
            <w:tcW w:w="158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CDF74F6" w14:textId="77777777" w:rsidR="005E3325" w:rsidRDefault="005E3325" w:rsidP="00DA1418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  <w:szCs w:val="20"/>
              </w:rPr>
              <w:t>18</w:t>
            </w:r>
          </w:p>
        </w:tc>
        <w:tc>
          <w:tcPr>
            <w:tcW w:w="11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396D3CA" w14:textId="77777777" w:rsidR="005E3325" w:rsidRDefault="005E3325" w:rsidP="00DA1418">
            <w:pPr>
              <w:pStyle w:val="TableParagraph"/>
              <w:ind w:right="91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3783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C47BEBB" w14:textId="77777777" w:rsidR="005E3325" w:rsidRDefault="005E3325" w:rsidP="00DA1418">
            <w:pPr>
              <w:pStyle w:val="TableParagraph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4438</w:t>
            </w:r>
          </w:p>
        </w:tc>
        <w:tc>
          <w:tcPr>
            <w:tcW w:w="11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76CD750" w14:textId="77777777" w:rsidR="005E3325" w:rsidRDefault="005E3325" w:rsidP="00DA1418">
            <w:pPr>
              <w:pStyle w:val="TableParagraph"/>
              <w:ind w:right="88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5155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58CE790" w14:textId="77777777" w:rsidR="005E3325" w:rsidRDefault="005E3325" w:rsidP="00DA1418">
            <w:pPr>
              <w:pStyle w:val="TableParagraph"/>
              <w:ind w:right="90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5614</w:t>
            </w:r>
          </w:p>
        </w:tc>
        <w:tc>
          <w:tcPr>
            <w:tcW w:w="133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99C4E6F" w14:textId="77777777" w:rsidR="005E3325" w:rsidRDefault="005E3325" w:rsidP="00DA1418">
            <w:pPr>
              <w:pStyle w:val="TableParagraph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6788</w:t>
            </w:r>
          </w:p>
        </w:tc>
      </w:tr>
      <w:tr w:rsidR="005E3325" w14:paraId="504260DD" w14:textId="77777777" w:rsidTr="00DA1418">
        <w:trPr>
          <w:trHeight w:val="303"/>
          <w:jc w:val="center"/>
        </w:trPr>
        <w:tc>
          <w:tcPr>
            <w:tcW w:w="158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D2C3121" w14:textId="77777777" w:rsidR="005E3325" w:rsidRDefault="005E3325" w:rsidP="00DA1418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  <w:szCs w:val="20"/>
              </w:rPr>
              <w:t>19</w:t>
            </w:r>
          </w:p>
        </w:tc>
        <w:tc>
          <w:tcPr>
            <w:tcW w:w="11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365A45E" w14:textId="77777777" w:rsidR="005E3325" w:rsidRDefault="005E3325" w:rsidP="00DA1418">
            <w:pPr>
              <w:pStyle w:val="TableParagraph"/>
              <w:spacing w:before="58" w:line="222" w:lineRule="exact"/>
              <w:ind w:right="91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3687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D5F7AC5" w14:textId="77777777" w:rsidR="005E3325" w:rsidRDefault="005E3325" w:rsidP="00DA1418">
            <w:pPr>
              <w:pStyle w:val="TableParagraph"/>
              <w:spacing w:before="58" w:line="222" w:lineRule="exact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4329</w:t>
            </w:r>
          </w:p>
        </w:tc>
        <w:tc>
          <w:tcPr>
            <w:tcW w:w="11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2F5C27D" w14:textId="77777777" w:rsidR="005E3325" w:rsidRDefault="005E3325" w:rsidP="00DA1418">
            <w:pPr>
              <w:pStyle w:val="TableParagraph"/>
              <w:spacing w:before="58" w:line="222" w:lineRule="exact"/>
              <w:ind w:right="88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5034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93316F8" w14:textId="77777777" w:rsidR="005E3325" w:rsidRDefault="005E3325" w:rsidP="00DA1418">
            <w:pPr>
              <w:pStyle w:val="TableParagraph"/>
              <w:spacing w:before="58" w:line="222" w:lineRule="exact"/>
              <w:ind w:right="90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5487</w:t>
            </w:r>
          </w:p>
        </w:tc>
        <w:tc>
          <w:tcPr>
            <w:tcW w:w="133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804EE9A" w14:textId="77777777" w:rsidR="005E3325" w:rsidRDefault="005E3325" w:rsidP="00DA1418">
            <w:pPr>
              <w:pStyle w:val="TableParagraph"/>
              <w:spacing w:before="58" w:line="222" w:lineRule="exact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6652</w:t>
            </w:r>
          </w:p>
        </w:tc>
      </w:tr>
      <w:tr w:rsidR="005E3325" w14:paraId="03DCC5FE" w14:textId="77777777" w:rsidTr="00DA1418">
        <w:trPr>
          <w:trHeight w:val="306"/>
          <w:jc w:val="center"/>
        </w:trPr>
        <w:tc>
          <w:tcPr>
            <w:tcW w:w="158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D8ACCBD" w14:textId="77777777" w:rsidR="005E3325" w:rsidRDefault="005E3325" w:rsidP="00DA1418">
            <w:pPr>
              <w:pStyle w:val="TableParagraph"/>
              <w:spacing w:before="67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  <w:szCs w:val="20"/>
              </w:rPr>
              <w:t>20</w:t>
            </w:r>
          </w:p>
        </w:tc>
        <w:tc>
          <w:tcPr>
            <w:tcW w:w="11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0DD28F4" w14:textId="77777777" w:rsidR="005E3325" w:rsidRDefault="005E3325" w:rsidP="00DA1418">
            <w:pPr>
              <w:pStyle w:val="TableParagraph"/>
              <w:spacing w:before="58"/>
              <w:ind w:right="91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3598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F78FE9E" w14:textId="77777777" w:rsidR="005E3325" w:rsidRDefault="005E3325" w:rsidP="00DA1418">
            <w:pPr>
              <w:pStyle w:val="TableParagraph"/>
              <w:spacing w:before="58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4227</w:t>
            </w:r>
          </w:p>
        </w:tc>
        <w:tc>
          <w:tcPr>
            <w:tcW w:w="11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FCCD57C" w14:textId="77777777" w:rsidR="005E3325" w:rsidRDefault="005E3325" w:rsidP="00DA1418">
            <w:pPr>
              <w:pStyle w:val="TableParagraph"/>
              <w:spacing w:before="58"/>
              <w:ind w:right="88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4921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026A0AE" w14:textId="77777777" w:rsidR="005E3325" w:rsidRDefault="005E3325" w:rsidP="00DA1418">
            <w:pPr>
              <w:pStyle w:val="TableParagraph"/>
              <w:spacing w:before="58"/>
              <w:ind w:right="90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5368</w:t>
            </w:r>
          </w:p>
        </w:tc>
        <w:tc>
          <w:tcPr>
            <w:tcW w:w="133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4EF1A9D" w14:textId="77777777" w:rsidR="005E3325" w:rsidRDefault="005E3325" w:rsidP="00DA1418">
            <w:pPr>
              <w:pStyle w:val="TableParagraph"/>
              <w:spacing w:before="58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6524</w:t>
            </w:r>
          </w:p>
        </w:tc>
      </w:tr>
      <w:tr w:rsidR="005E3325" w14:paraId="319E2AC0" w14:textId="77777777" w:rsidTr="00DA1418">
        <w:trPr>
          <w:trHeight w:val="303"/>
          <w:jc w:val="center"/>
        </w:trPr>
        <w:tc>
          <w:tcPr>
            <w:tcW w:w="158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7A4434A" w14:textId="77777777" w:rsidR="005E3325" w:rsidRDefault="005E3325" w:rsidP="00DA1418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  <w:szCs w:val="20"/>
              </w:rPr>
              <w:t>21</w:t>
            </w:r>
          </w:p>
        </w:tc>
        <w:tc>
          <w:tcPr>
            <w:tcW w:w="11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3B6598F" w14:textId="77777777" w:rsidR="005E3325" w:rsidRDefault="005E3325" w:rsidP="00DA1418">
            <w:pPr>
              <w:pStyle w:val="TableParagraph"/>
              <w:ind w:right="91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3515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596771A" w14:textId="77777777" w:rsidR="005E3325" w:rsidRDefault="005E3325" w:rsidP="00DA1418">
            <w:pPr>
              <w:pStyle w:val="TableParagraph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4132</w:t>
            </w:r>
          </w:p>
        </w:tc>
        <w:tc>
          <w:tcPr>
            <w:tcW w:w="11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863E41A" w14:textId="77777777" w:rsidR="005E3325" w:rsidRDefault="005E3325" w:rsidP="00DA1418">
            <w:pPr>
              <w:pStyle w:val="TableParagraph"/>
              <w:ind w:right="88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4815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B32BA79" w14:textId="77777777" w:rsidR="005E3325" w:rsidRDefault="005E3325" w:rsidP="00DA1418">
            <w:pPr>
              <w:pStyle w:val="TableParagraph"/>
              <w:ind w:right="90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5256</w:t>
            </w:r>
          </w:p>
        </w:tc>
        <w:tc>
          <w:tcPr>
            <w:tcW w:w="133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42885B4" w14:textId="77777777" w:rsidR="005E3325" w:rsidRDefault="005E3325" w:rsidP="00DA1418">
            <w:pPr>
              <w:pStyle w:val="TableParagraph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6402</w:t>
            </w:r>
          </w:p>
        </w:tc>
      </w:tr>
      <w:tr w:rsidR="005E3325" w14:paraId="4BEB1F8E" w14:textId="77777777" w:rsidTr="00DA1418">
        <w:trPr>
          <w:trHeight w:val="303"/>
          <w:jc w:val="center"/>
        </w:trPr>
        <w:tc>
          <w:tcPr>
            <w:tcW w:w="158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BDAD1DB" w14:textId="77777777" w:rsidR="005E3325" w:rsidRDefault="005E3325" w:rsidP="00DA1418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  <w:szCs w:val="20"/>
              </w:rPr>
              <w:t>22</w:t>
            </w:r>
          </w:p>
        </w:tc>
        <w:tc>
          <w:tcPr>
            <w:tcW w:w="11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4B18AB0" w14:textId="77777777" w:rsidR="005E3325" w:rsidRDefault="005E3325" w:rsidP="00DA1418">
            <w:pPr>
              <w:pStyle w:val="TableParagraph"/>
              <w:ind w:right="91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3438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A224A65" w14:textId="77777777" w:rsidR="005E3325" w:rsidRDefault="005E3325" w:rsidP="00DA1418">
            <w:pPr>
              <w:pStyle w:val="TableParagraph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4044</w:t>
            </w:r>
          </w:p>
        </w:tc>
        <w:tc>
          <w:tcPr>
            <w:tcW w:w="11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08CD0F8" w14:textId="77777777" w:rsidR="005E3325" w:rsidRDefault="005E3325" w:rsidP="00DA1418">
            <w:pPr>
              <w:pStyle w:val="TableParagraph"/>
              <w:ind w:right="88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4716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539907D" w14:textId="77777777" w:rsidR="005E3325" w:rsidRDefault="005E3325" w:rsidP="00DA1418">
            <w:pPr>
              <w:pStyle w:val="TableParagraph"/>
              <w:ind w:right="90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5151</w:t>
            </w:r>
          </w:p>
        </w:tc>
        <w:tc>
          <w:tcPr>
            <w:tcW w:w="133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C68CF72" w14:textId="77777777" w:rsidR="005E3325" w:rsidRDefault="005E3325" w:rsidP="00DA1418">
            <w:pPr>
              <w:pStyle w:val="TableParagraph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6287</w:t>
            </w:r>
          </w:p>
        </w:tc>
      </w:tr>
      <w:tr w:rsidR="005E3325" w14:paraId="1F17BA95" w14:textId="77777777" w:rsidTr="00DA1418">
        <w:trPr>
          <w:trHeight w:val="306"/>
          <w:jc w:val="center"/>
        </w:trPr>
        <w:tc>
          <w:tcPr>
            <w:tcW w:w="158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6266DF2" w14:textId="77777777" w:rsidR="005E3325" w:rsidRDefault="005E3325" w:rsidP="00DA1418">
            <w:pPr>
              <w:pStyle w:val="TableParagraph"/>
              <w:spacing w:before="67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  <w:szCs w:val="20"/>
              </w:rPr>
              <w:t>23</w:t>
            </w:r>
          </w:p>
        </w:tc>
        <w:tc>
          <w:tcPr>
            <w:tcW w:w="11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B548AD8" w14:textId="77777777" w:rsidR="005E3325" w:rsidRDefault="005E3325" w:rsidP="00DA1418">
            <w:pPr>
              <w:pStyle w:val="TableParagraph"/>
              <w:spacing w:before="58"/>
              <w:ind w:right="91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3365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55F6792" w14:textId="77777777" w:rsidR="005E3325" w:rsidRDefault="005E3325" w:rsidP="00DA1418">
            <w:pPr>
              <w:pStyle w:val="TableParagraph"/>
              <w:spacing w:before="58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3961</w:t>
            </w:r>
          </w:p>
        </w:tc>
        <w:tc>
          <w:tcPr>
            <w:tcW w:w="11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815237B" w14:textId="77777777" w:rsidR="005E3325" w:rsidRDefault="005E3325" w:rsidP="00DA1418">
            <w:pPr>
              <w:pStyle w:val="TableParagraph"/>
              <w:spacing w:before="58"/>
              <w:ind w:right="88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4622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DFEFE8C" w14:textId="77777777" w:rsidR="005E3325" w:rsidRDefault="005E3325" w:rsidP="00DA1418">
            <w:pPr>
              <w:pStyle w:val="TableParagraph"/>
              <w:spacing w:before="58"/>
              <w:ind w:right="90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5052</w:t>
            </w:r>
          </w:p>
        </w:tc>
        <w:tc>
          <w:tcPr>
            <w:tcW w:w="133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A782B08" w14:textId="77777777" w:rsidR="005E3325" w:rsidRDefault="005E3325" w:rsidP="00DA1418">
            <w:pPr>
              <w:pStyle w:val="TableParagraph"/>
              <w:spacing w:before="58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6178</w:t>
            </w:r>
          </w:p>
        </w:tc>
      </w:tr>
      <w:tr w:rsidR="005E3325" w14:paraId="1CAE9F00" w14:textId="77777777" w:rsidTr="00DA1418">
        <w:trPr>
          <w:trHeight w:val="303"/>
          <w:jc w:val="center"/>
        </w:trPr>
        <w:tc>
          <w:tcPr>
            <w:tcW w:w="158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C5DB673" w14:textId="77777777" w:rsidR="005E3325" w:rsidRDefault="005E3325" w:rsidP="00DA1418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  <w:szCs w:val="20"/>
              </w:rPr>
              <w:t>24</w:t>
            </w:r>
          </w:p>
        </w:tc>
        <w:tc>
          <w:tcPr>
            <w:tcW w:w="11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22D4F30" w14:textId="77777777" w:rsidR="005E3325" w:rsidRDefault="005E3325" w:rsidP="00DA1418">
            <w:pPr>
              <w:pStyle w:val="TableParagraph"/>
              <w:ind w:right="91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3297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F43D68D" w14:textId="77777777" w:rsidR="005E3325" w:rsidRDefault="005E3325" w:rsidP="00DA1418">
            <w:pPr>
              <w:pStyle w:val="TableParagraph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3882</w:t>
            </w:r>
          </w:p>
        </w:tc>
        <w:tc>
          <w:tcPr>
            <w:tcW w:w="11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88AD190" w14:textId="77777777" w:rsidR="005E3325" w:rsidRDefault="005E3325" w:rsidP="00DA1418">
            <w:pPr>
              <w:pStyle w:val="TableParagraph"/>
              <w:ind w:right="88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4534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0966259" w14:textId="77777777" w:rsidR="005E3325" w:rsidRDefault="005E3325" w:rsidP="00DA1418">
            <w:pPr>
              <w:pStyle w:val="TableParagraph"/>
              <w:ind w:right="90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4958</w:t>
            </w:r>
          </w:p>
        </w:tc>
        <w:tc>
          <w:tcPr>
            <w:tcW w:w="133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447AC6D" w14:textId="77777777" w:rsidR="005E3325" w:rsidRDefault="005E3325" w:rsidP="00DA1418">
            <w:pPr>
              <w:pStyle w:val="TableParagraph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6074</w:t>
            </w:r>
          </w:p>
        </w:tc>
      </w:tr>
      <w:tr w:rsidR="005E3325" w14:paraId="1DA283BB" w14:textId="77777777" w:rsidTr="00DA1418">
        <w:trPr>
          <w:trHeight w:val="303"/>
          <w:jc w:val="center"/>
        </w:trPr>
        <w:tc>
          <w:tcPr>
            <w:tcW w:w="158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2168ED3" w14:textId="77777777" w:rsidR="005E3325" w:rsidRDefault="005E3325" w:rsidP="00DA1418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  <w:szCs w:val="20"/>
              </w:rPr>
              <w:t>25</w:t>
            </w:r>
          </w:p>
        </w:tc>
        <w:tc>
          <w:tcPr>
            <w:tcW w:w="11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6722DF6" w14:textId="77777777" w:rsidR="005E3325" w:rsidRDefault="005E3325" w:rsidP="00DA1418">
            <w:pPr>
              <w:pStyle w:val="TableParagraph"/>
              <w:spacing w:before="58" w:line="222" w:lineRule="exact"/>
              <w:ind w:right="91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3233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55A1334" w14:textId="77777777" w:rsidR="005E3325" w:rsidRDefault="005E3325" w:rsidP="00DA1418">
            <w:pPr>
              <w:pStyle w:val="TableParagraph"/>
              <w:spacing w:before="58" w:line="222" w:lineRule="exact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3809</w:t>
            </w:r>
          </w:p>
        </w:tc>
        <w:tc>
          <w:tcPr>
            <w:tcW w:w="11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B9F8DC1" w14:textId="77777777" w:rsidR="005E3325" w:rsidRDefault="005E3325" w:rsidP="00DA1418">
            <w:pPr>
              <w:pStyle w:val="TableParagraph"/>
              <w:spacing w:before="58" w:line="222" w:lineRule="exact"/>
              <w:ind w:right="88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4451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30DF31E" w14:textId="77777777" w:rsidR="005E3325" w:rsidRDefault="005E3325" w:rsidP="00DA1418">
            <w:pPr>
              <w:pStyle w:val="TableParagraph"/>
              <w:spacing w:before="58" w:line="222" w:lineRule="exact"/>
              <w:ind w:right="90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4869</w:t>
            </w:r>
          </w:p>
        </w:tc>
        <w:tc>
          <w:tcPr>
            <w:tcW w:w="133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9347CBE" w14:textId="77777777" w:rsidR="005E3325" w:rsidRDefault="005E3325" w:rsidP="00DA1418">
            <w:pPr>
              <w:pStyle w:val="TableParagraph"/>
              <w:spacing w:before="58" w:line="222" w:lineRule="exact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5974</w:t>
            </w:r>
          </w:p>
        </w:tc>
      </w:tr>
      <w:tr w:rsidR="005E3325" w14:paraId="1F03443A" w14:textId="77777777" w:rsidTr="00DA1418">
        <w:trPr>
          <w:trHeight w:val="306"/>
          <w:jc w:val="center"/>
        </w:trPr>
        <w:tc>
          <w:tcPr>
            <w:tcW w:w="158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EA45653" w14:textId="77777777" w:rsidR="005E3325" w:rsidRDefault="005E3325" w:rsidP="00DA1418">
            <w:pPr>
              <w:pStyle w:val="TableParagraph"/>
              <w:spacing w:before="68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  <w:szCs w:val="20"/>
              </w:rPr>
              <w:t>26</w:t>
            </w:r>
          </w:p>
        </w:tc>
        <w:tc>
          <w:tcPr>
            <w:tcW w:w="11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190B39B" w14:textId="77777777" w:rsidR="005E3325" w:rsidRDefault="005E3325" w:rsidP="00DA1418">
            <w:pPr>
              <w:pStyle w:val="TableParagraph"/>
              <w:spacing w:before="58"/>
              <w:ind w:right="91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3172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746E1C1" w14:textId="77777777" w:rsidR="005E3325" w:rsidRDefault="005E3325" w:rsidP="00DA1418">
            <w:pPr>
              <w:pStyle w:val="TableParagraph"/>
              <w:spacing w:before="58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3739</w:t>
            </w:r>
          </w:p>
        </w:tc>
        <w:tc>
          <w:tcPr>
            <w:tcW w:w="11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54F758A" w14:textId="77777777" w:rsidR="005E3325" w:rsidRDefault="005E3325" w:rsidP="00DA1418">
            <w:pPr>
              <w:pStyle w:val="TableParagraph"/>
              <w:spacing w:before="58"/>
              <w:ind w:right="88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4372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45D1EF7" w14:textId="77777777" w:rsidR="005E3325" w:rsidRDefault="005E3325" w:rsidP="00DA1418">
            <w:pPr>
              <w:pStyle w:val="TableParagraph"/>
              <w:spacing w:before="58"/>
              <w:ind w:right="90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4785</w:t>
            </w:r>
          </w:p>
        </w:tc>
        <w:tc>
          <w:tcPr>
            <w:tcW w:w="133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379B435" w14:textId="77777777" w:rsidR="005E3325" w:rsidRDefault="005E3325" w:rsidP="00DA1418">
            <w:pPr>
              <w:pStyle w:val="TableParagraph"/>
              <w:spacing w:before="58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5880</w:t>
            </w:r>
          </w:p>
        </w:tc>
      </w:tr>
      <w:tr w:rsidR="005E3325" w14:paraId="4BA182A0" w14:textId="77777777" w:rsidTr="00DA1418">
        <w:trPr>
          <w:trHeight w:val="303"/>
          <w:jc w:val="center"/>
        </w:trPr>
        <w:tc>
          <w:tcPr>
            <w:tcW w:w="158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B5D18FF" w14:textId="77777777" w:rsidR="005E3325" w:rsidRDefault="005E3325" w:rsidP="00DA1418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  <w:szCs w:val="20"/>
              </w:rPr>
              <w:t>27</w:t>
            </w:r>
          </w:p>
        </w:tc>
        <w:tc>
          <w:tcPr>
            <w:tcW w:w="11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D94C3C2" w14:textId="77777777" w:rsidR="005E3325" w:rsidRDefault="005E3325" w:rsidP="00DA1418">
            <w:pPr>
              <w:pStyle w:val="TableParagraph"/>
              <w:ind w:right="91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3115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F26AA23" w14:textId="77777777" w:rsidR="005E3325" w:rsidRDefault="005E3325" w:rsidP="00DA1418">
            <w:pPr>
              <w:pStyle w:val="TableParagraph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3673</w:t>
            </w:r>
          </w:p>
        </w:tc>
        <w:tc>
          <w:tcPr>
            <w:tcW w:w="11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959F78D" w14:textId="77777777" w:rsidR="005E3325" w:rsidRDefault="005E3325" w:rsidP="00DA1418">
            <w:pPr>
              <w:pStyle w:val="TableParagraph"/>
              <w:ind w:right="88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4297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B7AB95C" w14:textId="77777777" w:rsidR="005E3325" w:rsidRDefault="005E3325" w:rsidP="00DA1418">
            <w:pPr>
              <w:pStyle w:val="TableParagraph"/>
              <w:ind w:right="90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4705</w:t>
            </w:r>
          </w:p>
        </w:tc>
        <w:tc>
          <w:tcPr>
            <w:tcW w:w="133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E25CFCB" w14:textId="77777777" w:rsidR="005E3325" w:rsidRDefault="005E3325" w:rsidP="00DA1418">
            <w:pPr>
              <w:pStyle w:val="TableParagraph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5790</w:t>
            </w:r>
          </w:p>
        </w:tc>
      </w:tr>
      <w:tr w:rsidR="005E3325" w14:paraId="7D99DF67" w14:textId="77777777" w:rsidTr="00DA1418">
        <w:trPr>
          <w:trHeight w:val="303"/>
          <w:jc w:val="center"/>
        </w:trPr>
        <w:tc>
          <w:tcPr>
            <w:tcW w:w="158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E1D12D6" w14:textId="77777777" w:rsidR="005E3325" w:rsidRDefault="005E3325" w:rsidP="00DA1418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  <w:szCs w:val="20"/>
              </w:rPr>
              <w:t>28</w:t>
            </w:r>
          </w:p>
        </w:tc>
        <w:tc>
          <w:tcPr>
            <w:tcW w:w="11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C686600" w14:textId="77777777" w:rsidR="005E3325" w:rsidRDefault="005E3325" w:rsidP="00DA1418">
            <w:pPr>
              <w:pStyle w:val="TableParagraph"/>
              <w:ind w:right="91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3061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C1DC1B4" w14:textId="77777777" w:rsidR="005E3325" w:rsidRDefault="005E3325" w:rsidP="00DA1418">
            <w:pPr>
              <w:pStyle w:val="TableParagraph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3610</w:t>
            </w:r>
          </w:p>
        </w:tc>
        <w:tc>
          <w:tcPr>
            <w:tcW w:w="11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C9CD69B" w14:textId="77777777" w:rsidR="005E3325" w:rsidRDefault="005E3325" w:rsidP="00DA1418">
            <w:pPr>
              <w:pStyle w:val="TableParagraph"/>
              <w:ind w:right="88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4226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7E1C555" w14:textId="77777777" w:rsidR="005E3325" w:rsidRDefault="005E3325" w:rsidP="00DA1418">
            <w:pPr>
              <w:pStyle w:val="TableParagraph"/>
              <w:ind w:right="90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4629</w:t>
            </w:r>
          </w:p>
        </w:tc>
        <w:tc>
          <w:tcPr>
            <w:tcW w:w="133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B5C4397" w14:textId="77777777" w:rsidR="005E3325" w:rsidRDefault="005E3325" w:rsidP="00DA1418">
            <w:pPr>
              <w:pStyle w:val="TableParagraph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5703</w:t>
            </w:r>
          </w:p>
        </w:tc>
      </w:tr>
      <w:tr w:rsidR="005E3325" w14:paraId="5928789A" w14:textId="77777777" w:rsidTr="00DA1418">
        <w:trPr>
          <w:trHeight w:val="303"/>
          <w:jc w:val="center"/>
        </w:trPr>
        <w:tc>
          <w:tcPr>
            <w:tcW w:w="158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31C73AC" w14:textId="77777777" w:rsidR="005E3325" w:rsidRDefault="005E3325" w:rsidP="00DA1418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  <w:szCs w:val="20"/>
              </w:rPr>
              <w:t>29</w:t>
            </w:r>
          </w:p>
        </w:tc>
        <w:tc>
          <w:tcPr>
            <w:tcW w:w="11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58E4DB3" w14:textId="77777777" w:rsidR="005E3325" w:rsidRDefault="005E3325" w:rsidP="00DA1418">
            <w:pPr>
              <w:pStyle w:val="TableParagraph"/>
              <w:ind w:right="91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3009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F47990D" w14:textId="77777777" w:rsidR="005E3325" w:rsidRDefault="005E3325" w:rsidP="00DA1418">
            <w:pPr>
              <w:pStyle w:val="TableParagraph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3550</w:t>
            </w:r>
          </w:p>
        </w:tc>
        <w:tc>
          <w:tcPr>
            <w:tcW w:w="11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8C77D6F" w14:textId="77777777" w:rsidR="005E3325" w:rsidRDefault="005E3325" w:rsidP="00DA1418">
            <w:pPr>
              <w:pStyle w:val="TableParagraph"/>
              <w:ind w:right="88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4158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823F2F4" w14:textId="77777777" w:rsidR="005E3325" w:rsidRDefault="005E3325" w:rsidP="00DA1418">
            <w:pPr>
              <w:pStyle w:val="TableParagraph"/>
              <w:ind w:right="90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4556</w:t>
            </w:r>
          </w:p>
        </w:tc>
        <w:tc>
          <w:tcPr>
            <w:tcW w:w="133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62C3636" w14:textId="77777777" w:rsidR="005E3325" w:rsidRDefault="005E3325" w:rsidP="00DA1418">
            <w:pPr>
              <w:pStyle w:val="TableParagraph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5620</w:t>
            </w:r>
          </w:p>
        </w:tc>
      </w:tr>
      <w:tr w:rsidR="005E3325" w14:paraId="30FDB639" w14:textId="77777777" w:rsidTr="00DA1418">
        <w:trPr>
          <w:trHeight w:val="306"/>
          <w:jc w:val="center"/>
        </w:trPr>
        <w:tc>
          <w:tcPr>
            <w:tcW w:w="158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0A794A0" w14:textId="77777777" w:rsidR="005E3325" w:rsidRDefault="005E3325" w:rsidP="00DA1418">
            <w:pPr>
              <w:pStyle w:val="TableParagraph"/>
              <w:spacing w:before="67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  <w:szCs w:val="20"/>
              </w:rPr>
              <w:t>30</w:t>
            </w:r>
          </w:p>
        </w:tc>
        <w:tc>
          <w:tcPr>
            <w:tcW w:w="11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7FD6816" w14:textId="77777777" w:rsidR="005E3325" w:rsidRDefault="005E3325" w:rsidP="00DA1418">
            <w:pPr>
              <w:pStyle w:val="TableParagraph"/>
              <w:spacing w:before="58"/>
              <w:ind w:right="91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2960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F8EE30C" w14:textId="77777777" w:rsidR="005E3325" w:rsidRDefault="005E3325" w:rsidP="00DA1418">
            <w:pPr>
              <w:pStyle w:val="TableParagraph"/>
              <w:spacing w:before="58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3494</w:t>
            </w:r>
          </w:p>
        </w:tc>
        <w:tc>
          <w:tcPr>
            <w:tcW w:w="11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7A8F422" w14:textId="77777777" w:rsidR="005E3325" w:rsidRDefault="005E3325" w:rsidP="00DA1418">
            <w:pPr>
              <w:pStyle w:val="TableParagraph"/>
              <w:spacing w:before="58"/>
              <w:ind w:right="88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4093</w:t>
            </w: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7AAC612" w14:textId="77777777" w:rsidR="005E3325" w:rsidRDefault="005E3325" w:rsidP="00DA1418">
            <w:pPr>
              <w:pStyle w:val="TableParagraph"/>
              <w:spacing w:before="58"/>
              <w:ind w:right="90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4487</w:t>
            </w:r>
          </w:p>
        </w:tc>
        <w:tc>
          <w:tcPr>
            <w:tcW w:w="133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D7D74FB" w14:textId="77777777" w:rsidR="005E3325" w:rsidRDefault="005E3325" w:rsidP="00DA1418">
            <w:pPr>
              <w:pStyle w:val="TableParagraph"/>
              <w:spacing w:before="58"/>
              <w:jc w:val="center"/>
              <w:rPr>
                <w:sz w:val="20"/>
              </w:rPr>
            </w:pPr>
            <w:r>
              <w:rPr>
                <w:sz w:val="20"/>
                <w:szCs w:val="20"/>
              </w:rPr>
              <w:t>0.5541</w:t>
            </w:r>
          </w:p>
        </w:tc>
      </w:tr>
    </w:tbl>
    <w:p w14:paraId="104477E9" w14:textId="77777777" w:rsidR="005E3325" w:rsidRDefault="005E3325" w:rsidP="005E3325">
      <w:pPr>
        <w:rPr>
          <w:rFonts w:asciiTheme="majorBidi" w:hAnsiTheme="majorBidi" w:cstheme="majorBidi"/>
          <w:sz w:val="24"/>
          <w:szCs w:val="24"/>
        </w:rPr>
      </w:pPr>
    </w:p>
    <w:p w14:paraId="2DB8D8E6" w14:textId="77777777" w:rsidR="005E3325" w:rsidRDefault="005E3325" w:rsidP="005E3325">
      <w:pPr>
        <w:rPr>
          <w:rFonts w:asciiTheme="majorBidi" w:hAnsiTheme="majorBidi" w:cstheme="majorBidi"/>
          <w:sz w:val="24"/>
          <w:szCs w:val="24"/>
        </w:rPr>
      </w:pPr>
      <w:proofErr w:type="spellStart"/>
      <w:proofErr w:type="gramStart"/>
      <w:r>
        <w:rPr>
          <w:rFonts w:asciiTheme="majorBidi" w:hAnsiTheme="majorBidi" w:cstheme="majorBidi"/>
          <w:sz w:val="24"/>
          <w:szCs w:val="24"/>
        </w:rPr>
        <w:t>Lampir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3.</w:t>
      </w:r>
      <w:proofErr w:type="gram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abel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istribus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Z</w:t>
      </w:r>
    </w:p>
    <w:p w14:paraId="2765AC53" w14:textId="77777777" w:rsidR="005E3325" w:rsidRDefault="005E3325" w:rsidP="005E3325">
      <w:pPr>
        <w:rPr>
          <w:rFonts w:asciiTheme="majorBidi" w:hAnsiTheme="majorBidi" w:cstheme="majorBidi"/>
          <w:sz w:val="24"/>
          <w:szCs w:val="24"/>
        </w:rPr>
        <w:sectPr w:rsidR="005E3325" w:rsidSect="002B3248">
          <w:headerReference w:type="default" r:id="rId11"/>
          <w:footerReference w:type="default" r:id="rId12"/>
          <w:pgSz w:w="11910" w:h="16840"/>
          <w:pgMar w:top="2268" w:right="1701" w:bottom="1701" w:left="2268" w:header="743" w:footer="1877" w:gutter="0"/>
          <w:pgNumType w:start="103"/>
          <w:cols w:space="720"/>
        </w:sectPr>
      </w:pPr>
      <w:r>
        <w:rPr>
          <w:rFonts w:asciiTheme="majorBidi" w:hAnsiTheme="majorBidi" w:cstheme="majorBidi"/>
          <w:noProof/>
          <w:sz w:val="24"/>
          <w:szCs w:val="24"/>
          <w:lang w:val="id-ID" w:eastAsia="id-ID"/>
        </w:rPr>
        <w:drawing>
          <wp:inline distT="0" distB="0" distL="0" distR="0" wp14:anchorId="09CF08FD" wp14:editId="66987619">
            <wp:extent cx="5337810" cy="6996430"/>
            <wp:effectExtent l="0" t="0" r="0" b="0"/>
            <wp:docPr id="7" name="Picture 7" descr="images (31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 descr="images (31)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260" t="5251" r="10008" b="475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7810" cy="69964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90AB8C" w14:textId="77777777" w:rsidR="005E3325" w:rsidRPr="00597690" w:rsidRDefault="005E3325" w:rsidP="005E3325">
      <w:pPr>
        <w:pStyle w:val="Default"/>
        <w:spacing w:line="480" w:lineRule="auto"/>
        <w:jc w:val="both"/>
        <w:rPr>
          <w:rFonts w:asciiTheme="majorBidi" w:hAnsiTheme="majorBidi" w:cstheme="majorBidi"/>
        </w:rPr>
      </w:pPr>
    </w:p>
    <w:p w14:paraId="1A0DB83B" w14:textId="0105155B" w:rsidR="00D22D3D" w:rsidRDefault="005E3325">
      <w:r>
        <w:rPr>
          <w:noProof/>
          <w:lang w:val="id-ID" w:eastAsia="id-ID"/>
        </w:rPr>
        <w:drawing>
          <wp:inline distT="0" distB="0" distL="0" distR="0" wp14:anchorId="1AD45720" wp14:editId="243A4BC0">
            <wp:extent cx="5039995" cy="6868795"/>
            <wp:effectExtent l="0" t="0" r="8255" b="825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68687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10F73C" w14:textId="77777777" w:rsidR="00D22D3D" w:rsidRDefault="00D22D3D">
      <w:pPr>
        <w:spacing w:line="259" w:lineRule="auto"/>
      </w:pPr>
      <w:r>
        <w:br w:type="page"/>
      </w:r>
    </w:p>
    <w:p w14:paraId="726A97C7" w14:textId="7FEDE6FB" w:rsidR="00D22D3D" w:rsidRDefault="00D22D3D">
      <w:pPr>
        <w:rPr>
          <w:noProof/>
        </w:rPr>
      </w:pPr>
      <w:r>
        <w:rPr>
          <w:noProof/>
          <w:lang w:val="id-ID" w:eastAsia="id-ID"/>
        </w:rPr>
        <w:lastRenderedPageBreak/>
        <w:drawing>
          <wp:anchor distT="0" distB="0" distL="114300" distR="114300" simplePos="0" relativeHeight="251658240" behindDoc="0" locked="0" layoutInCell="1" allowOverlap="1" wp14:anchorId="6C55CDB6" wp14:editId="0E8CBC20">
            <wp:simplePos x="0" y="0"/>
            <wp:positionH relativeFrom="column">
              <wp:posOffset>-151130</wp:posOffset>
            </wp:positionH>
            <wp:positionV relativeFrom="paragraph">
              <wp:posOffset>-468630</wp:posOffset>
            </wp:positionV>
            <wp:extent cx="5039995" cy="4032250"/>
            <wp:effectExtent l="0" t="0" r="8255" b="6350"/>
            <wp:wrapNone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40322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V relativeFrom="margin">
              <wp14:pctHeight>0</wp14:pctHeight>
            </wp14:sizeRelV>
          </wp:anchor>
        </w:drawing>
      </w:r>
    </w:p>
    <w:p w14:paraId="1547DD64" w14:textId="4F2956A5" w:rsidR="00867F4E" w:rsidRDefault="00D22D3D">
      <w:r>
        <w:rPr>
          <w:noProof/>
          <w:lang w:val="id-ID" w:eastAsia="id-ID"/>
        </w:rPr>
        <w:drawing>
          <wp:anchor distT="0" distB="0" distL="114300" distR="114300" simplePos="0" relativeHeight="251659264" behindDoc="0" locked="0" layoutInCell="1" allowOverlap="1" wp14:anchorId="2DD83C4C" wp14:editId="765A607C">
            <wp:simplePos x="0" y="0"/>
            <wp:positionH relativeFrom="column">
              <wp:posOffset>-151130</wp:posOffset>
            </wp:positionH>
            <wp:positionV relativeFrom="paragraph">
              <wp:posOffset>3699510</wp:posOffset>
            </wp:positionV>
            <wp:extent cx="5039995" cy="3678555"/>
            <wp:effectExtent l="0" t="0" r="8255" b="0"/>
            <wp:wrapNone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36785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V relativeFrom="margin">
              <wp14:pctHeight>0</wp14:pctHeight>
            </wp14:sizeRelV>
          </wp:anchor>
        </w:drawing>
      </w:r>
    </w:p>
    <w:sectPr w:rsidR="00867F4E" w:rsidSect="00533071">
      <w:headerReference w:type="default" r:id="rId17"/>
      <w:pgSz w:w="11906" w:h="16838" w:code="9"/>
      <w:pgMar w:top="2268" w:right="1701" w:bottom="1701" w:left="2268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112EA55" w14:textId="77777777" w:rsidR="007F1098" w:rsidRDefault="007F1098" w:rsidP="002B3248">
      <w:pPr>
        <w:spacing w:after="0" w:line="240" w:lineRule="auto"/>
      </w:pPr>
      <w:r>
        <w:separator/>
      </w:r>
    </w:p>
  </w:endnote>
  <w:endnote w:type="continuationSeparator" w:id="0">
    <w:p w14:paraId="5467BB9C" w14:textId="77777777" w:rsidR="007F1098" w:rsidRDefault="007F1098" w:rsidP="002B324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19784375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A83CFC1" w14:textId="3CC49325" w:rsidR="002B3248" w:rsidRDefault="002B3248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04E20">
          <w:rPr>
            <w:noProof/>
          </w:rPr>
          <w:t>102</w:t>
        </w:r>
        <w:r>
          <w:rPr>
            <w:noProof/>
          </w:rPr>
          <w:fldChar w:fldCharType="end"/>
        </w:r>
      </w:p>
    </w:sdtContent>
  </w:sdt>
  <w:p w14:paraId="0F0024F4" w14:textId="77777777" w:rsidR="002B3248" w:rsidRDefault="002B3248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790D0C9" w14:textId="5C089EC1" w:rsidR="002B3248" w:rsidRDefault="002B3248">
    <w:pPr>
      <w:pStyle w:val="Footer"/>
      <w:jc w:val="center"/>
    </w:pPr>
  </w:p>
  <w:p w14:paraId="39A6AA5A" w14:textId="77777777" w:rsidR="002B3248" w:rsidRDefault="002B3248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9014A74" w14:textId="77777777" w:rsidR="007F1098" w:rsidRDefault="007F1098" w:rsidP="002B3248">
      <w:pPr>
        <w:spacing w:after="0" w:line="240" w:lineRule="auto"/>
      </w:pPr>
      <w:r>
        <w:separator/>
      </w:r>
    </w:p>
  </w:footnote>
  <w:footnote w:type="continuationSeparator" w:id="0">
    <w:p w14:paraId="7E838D1E" w14:textId="77777777" w:rsidR="007F1098" w:rsidRDefault="007F1098" w:rsidP="002B324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46200641"/>
      <w:docPartObj>
        <w:docPartGallery w:val="Page Numbers (Top of Page)"/>
        <w:docPartUnique/>
      </w:docPartObj>
    </w:sdtPr>
    <w:sdtEndPr>
      <w:rPr>
        <w:noProof/>
      </w:rPr>
    </w:sdtEndPr>
    <w:sdtContent>
      <w:p w14:paraId="74F671AA" w14:textId="58AB2AD1" w:rsidR="002B3248" w:rsidRDefault="007F1098">
        <w:pPr>
          <w:pStyle w:val="Header"/>
          <w:jc w:val="right"/>
        </w:pPr>
      </w:p>
    </w:sdtContent>
  </w:sdt>
  <w:p w14:paraId="465C74EC" w14:textId="77777777" w:rsidR="002B3248" w:rsidRDefault="002B3248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082643181"/>
      <w:docPartObj>
        <w:docPartGallery w:val="Page Numbers (Top of Page)"/>
        <w:docPartUnique/>
      </w:docPartObj>
    </w:sdtPr>
    <w:sdtEndPr>
      <w:rPr>
        <w:noProof/>
      </w:rPr>
    </w:sdtEndPr>
    <w:sdtContent>
      <w:p w14:paraId="59708AE9" w14:textId="5BA9E85C" w:rsidR="00B21A6A" w:rsidRDefault="00B21A6A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04E20">
          <w:rPr>
            <w:noProof/>
          </w:rPr>
          <w:t>107</w:t>
        </w:r>
        <w:r>
          <w:rPr>
            <w:noProof/>
          </w:rPr>
          <w:fldChar w:fldCharType="end"/>
        </w:r>
      </w:p>
    </w:sdtContent>
  </w:sdt>
  <w:p w14:paraId="619C33DD" w14:textId="77777777" w:rsidR="00B21A6A" w:rsidRDefault="00B21A6A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570010897"/>
      <w:docPartObj>
        <w:docPartGallery w:val="Page Numbers (Top of Page)"/>
        <w:docPartUnique/>
      </w:docPartObj>
    </w:sdtPr>
    <w:sdtEndPr>
      <w:rPr>
        <w:noProof/>
      </w:rPr>
    </w:sdtEndPr>
    <w:sdtContent>
      <w:p w14:paraId="2E8E7808" w14:textId="4552B52B" w:rsidR="00B21A6A" w:rsidRDefault="00B21A6A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04E20">
          <w:rPr>
            <w:noProof/>
          </w:rPr>
          <w:t>106</w:t>
        </w:r>
        <w:r>
          <w:rPr>
            <w:noProof/>
          </w:rPr>
          <w:fldChar w:fldCharType="end"/>
        </w:r>
      </w:p>
    </w:sdtContent>
  </w:sdt>
  <w:p w14:paraId="663EFCF0" w14:textId="77777777" w:rsidR="00B21A6A" w:rsidRDefault="00B21A6A">
    <w:pPr>
      <w:pStyle w:val="Header"/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944971969"/>
      <w:docPartObj>
        <w:docPartGallery w:val="Page Numbers (Top of Page)"/>
        <w:docPartUnique/>
      </w:docPartObj>
    </w:sdtPr>
    <w:sdtEndPr>
      <w:rPr>
        <w:noProof/>
      </w:rPr>
    </w:sdtEndPr>
    <w:sdtContent>
      <w:p w14:paraId="01F79306" w14:textId="77777777" w:rsidR="007A5D42" w:rsidRDefault="009333ED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04E20">
          <w:rPr>
            <w:noProof/>
          </w:rPr>
          <w:t>108</w:t>
        </w:r>
        <w:r>
          <w:rPr>
            <w:noProof/>
          </w:rPr>
          <w:fldChar w:fldCharType="end"/>
        </w:r>
      </w:p>
    </w:sdtContent>
  </w:sdt>
  <w:p w14:paraId="11CFFCEA" w14:textId="77777777" w:rsidR="007A5D42" w:rsidRDefault="007F1098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E3325"/>
    <w:rsid w:val="000750F6"/>
    <w:rsid w:val="000A2535"/>
    <w:rsid w:val="000E43BA"/>
    <w:rsid w:val="002B3248"/>
    <w:rsid w:val="002E0287"/>
    <w:rsid w:val="005478E2"/>
    <w:rsid w:val="005E3325"/>
    <w:rsid w:val="006116F6"/>
    <w:rsid w:val="00704E20"/>
    <w:rsid w:val="007F1098"/>
    <w:rsid w:val="00867F4E"/>
    <w:rsid w:val="009333ED"/>
    <w:rsid w:val="00953E7D"/>
    <w:rsid w:val="009F42EA"/>
    <w:rsid w:val="00A8192A"/>
    <w:rsid w:val="00AF0E4A"/>
    <w:rsid w:val="00B21A6A"/>
    <w:rsid w:val="00D22D3D"/>
    <w:rsid w:val="00E16851"/>
    <w:rsid w:val="00F06F7D"/>
    <w:rsid w:val="00F928B9"/>
    <w:rsid w:val="00F937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069FE25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HAnsi" w:hAnsi="Times New Roman" w:cs="Times New Roman"/>
        <w:sz w:val="24"/>
        <w:szCs w:val="24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E3325"/>
    <w:pPr>
      <w:spacing w:line="256" w:lineRule="auto"/>
    </w:pPr>
    <w:rPr>
      <w:rFonts w:ascii="Calibri" w:eastAsia="Calibri" w:hAnsi="Calibri"/>
      <w:sz w:val="22"/>
      <w:szCs w:val="22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5E3325"/>
    <w:pPr>
      <w:spacing w:after="0" w:line="276" w:lineRule="auto"/>
      <w:jc w:val="center"/>
      <w:outlineLvl w:val="0"/>
    </w:pPr>
    <w:rPr>
      <w:rFonts w:ascii="Times New Roman" w:hAnsi="Times New Roman"/>
      <w:b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E3325"/>
    <w:rPr>
      <w:rFonts w:eastAsia="Calibri"/>
      <w:b/>
      <w:lang w:val="en-US"/>
    </w:rPr>
  </w:style>
  <w:style w:type="paragraph" w:styleId="Header">
    <w:name w:val="header"/>
    <w:basedOn w:val="Normal"/>
    <w:link w:val="HeaderChar"/>
    <w:uiPriority w:val="99"/>
    <w:unhideWhenUsed/>
    <w:rsid w:val="005E332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E3325"/>
    <w:rPr>
      <w:rFonts w:ascii="Calibri" w:eastAsia="Calibri" w:hAnsi="Calibri"/>
      <w:sz w:val="22"/>
      <w:szCs w:val="22"/>
      <w:lang w:val="en-US"/>
    </w:rPr>
  </w:style>
  <w:style w:type="paragraph" w:customStyle="1" w:styleId="Default">
    <w:name w:val="Default"/>
    <w:rsid w:val="005E3325"/>
    <w:pPr>
      <w:autoSpaceDE w:val="0"/>
      <w:autoSpaceDN w:val="0"/>
      <w:adjustRightInd w:val="0"/>
      <w:spacing w:after="0" w:line="240" w:lineRule="auto"/>
    </w:pPr>
    <w:rPr>
      <w:color w:val="000000"/>
      <w:lang w:val="en-US"/>
    </w:rPr>
  </w:style>
  <w:style w:type="paragraph" w:customStyle="1" w:styleId="TableParagraph">
    <w:name w:val="Table Paragraph"/>
    <w:basedOn w:val="Normal"/>
    <w:uiPriority w:val="1"/>
    <w:qFormat/>
    <w:rsid w:val="005E3325"/>
    <w:pPr>
      <w:widowControl w:val="0"/>
      <w:autoSpaceDE w:val="0"/>
      <w:autoSpaceDN w:val="0"/>
      <w:spacing w:before="55" w:after="0" w:line="224" w:lineRule="exact"/>
      <w:ind w:right="92"/>
      <w:jc w:val="right"/>
    </w:pPr>
    <w:rPr>
      <w:rFonts w:ascii="Times New Roman" w:eastAsia="Times New Roman" w:hAnsi="Times New Roman"/>
    </w:rPr>
  </w:style>
  <w:style w:type="character" w:styleId="Hyperlink">
    <w:name w:val="Hyperlink"/>
    <w:basedOn w:val="DefaultParagraphFont"/>
    <w:uiPriority w:val="99"/>
    <w:unhideWhenUsed/>
    <w:rsid w:val="00D22D3D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D22D3D"/>
    <w:rPr>
      <w:color w:val="605E5C"/>
      <w:shd w:val="clear" w:color="auto" w:fill="E1DFDD"/>
    </w:rPr>
  </w:style>
  <w:style w:type="paragraph" w:styleId="Footer">
    <w:name w:val="footer"/>
    <w:basedOn w:val="Normal"/>
    <w:link w:val="FooterChar"/>
    <w:uiPriority w:val="99"/>
    <w:unhideWhenUsed/>
    <w:rsid w:val="002B324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B3248"/>
    <w:rPr>
      <w:rFonts w:ascii="Calibri" w:eastAsia="Calibri" w:hAnsi="Calibri"/>
      <w:sz w:val="22"/>
      <w:szCs w:val="22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HAnsi" w:hAnsi="Times New Roman" w:cs="Times New Roman"/>
        <w:sz w:val="24"/>
        <w:szCs w:val="24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E3325"/>
    <w:pPr>
      <w:spacing w:line="256" w:lineRule="auto"/>
    </w:pPr>
    <w:rPr>
      <w:rFonts w:ascii="Calibri" w:eastAsia="Calibri" w:hAnsi="Calibri"/>
      <w:sz w:val="22"/>
      <w:szCs w:val="22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5E3325"/>
    <w:pPr>
      <w:spacing w:after="0" w:line="276" w:lineRule="auto"/>
      <w:jc w:val="center"/>
      <w:outlineLvl w:val="0"/>
    </w:pPr>
    <w:rPr>
      <w:rFonts w:ascii="Times New Roman" w:hAnsi="Times New Roman"/>
      <w:b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E3325"/>
    <w:rPr>
      <w:rFonts w:eastAsia="Calibri"/>
      <w:b/>
      <w:lang w:val="en-US"/>
    </w:rPr>
  </w:style>
  <w:style w:type="paragraph" w:styleId="Header">
    <w:name w:val="header"/>
    <w:basedOn w:val="Normal"/>
    <w:link w:val="HeaderChar"/>
    <w:uiPriority w:val="99"/>
    <w:unhideWhenUsed/>
    <w:rsid w:val="005E332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E3325"/>
    <w:rPr>
      <w:rFonts w:ascii="Calibri" w:eastAsia="Calibri" w:hAnsi="Calibri"/>
      <w:sz w:val="22"/>
      <w:szCs w:val="22"/>
      <w:lang w:val="en-US"/>
    </w:rPr>
  </w:style>
  <w:style w:type="paragraph" w:customStyle="1" w:styleId="Default">
    <w:name w:val="Default"/>
    <w:rsid w:val="005E3325"/>
    <w:pPr>
      <w:autoSpaceDE w:val="0"/>
      <w:autoSpaceDN w:val="0"/>
      <w:adjustRightInd w:val="0"/>
      <w:spacing w:after="0" w:line="240" w:lineRule="auto"/>
    </w:pPr>
    <w:rPr>
      <w:color w:val="000000"/>
      <w:lang w:val="en-US"/>
    </w:rPr>
  </w:style>
  <w:style w:type="paragraph" w:customStyle="1" w:styleId="TableParagraph">
    <w:name w:val="Table Paragraph"/>
    <w:basedOn w:val="Normal"/>
    <w:uiPriority w:val="1"/>
    <w:qFormat/>
    <w:rsid w:val="005E3325"/>
    <w:pPr>
      <w:widowControl w:val="0"/>
      <w:autoSpaceDE w:val="0"/>
      <w:autoSpaceDN w:val="0"/>
      <w:spacing w:before="55" w:after="0" w:line="224" w:lineRule="exact"/>
      <w:ind w:right="92"/>
      <w:jc w:val="right"/>
    </w:pPr>
    <w:rPr>
      <w:rFonts w:ascii="Times New Roman" w:eastAsia="Times New Roman" w:hAnsi="Times New Roman"/>
    </w:rPr>
  </w:style>
  <w:style w:type="character" w:styleId="Hyperlink">
    <w:name w:val="Hyperlink"/>
    <w:basedOn w:val="DefaultParagraphFont"/>
    <w:uiPriority w:val="99"/>
    <w:unhideWhenUsed/>
    <w:rsid w:val="00D22D3D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D22D3D"/>
    <w:rPr>
      <w:color w:val="605E5C"/>
      <w:shd w:val="clear" w:color="auto" w:fill="E1DFDD"/>
    </w:rPr>
  </w:style>
  <w:style w:type="paragraph" w:styleId="Footer">
    <w:name w:val="footer"/>
    <w:basedOn w:val="Normal"/>
    <w:link w:val="FooterChar"/>
    <w:uiPriority w:val="99"/>
    <w:unhideWhenUsed/>
    <w:rsid w:val="002B324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B3248"/>
    <w:rPr>
      <w:rFonts w:ascii="Calibri" w:eastAsia="Calibri" w:hAnsi="Calibri"/>
      <w:sz w:val="22"/>
      <w:szCs w:val="22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2.jpeg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2.xml"/><Relationship Id="rId17" Type="http://schemas.openxmlformats.org/officeDocument/2006/relationships/header" Target="header4.xml"/><Relationship Id="rId2" Type="http://schemas.microsoft.com/office/2007/relationships/stylesWithEffects" Target="stylesWithEffects.xml"/><Relationship Id="rId16" Type="http://schemas.openxmlformats.org/officeDocument/2006/relationships/image" Target="media/image5.jpeg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5" Type="http://schemas.openxmlformats.org/officeDocument/2006/relationships/image" Target="media/image4.jpeg"/><Relationship Id="rId10" Type="http://schemas.openxmlformats.org/officeDocument/2006/relationships/image" Target="media/image1.jpeg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header" Target="header2.xml"/><Relationship Id="rId14" Type="http://schemas.openxmlformats.org/officeDocument/2006/relationships/image" Target="media/image3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688</Words>
  <Characters>3925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0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urma mdh</dc:creator>
  <cp:lastModifiedBy>HP062021</cp:lastModifiedBy>
  <cp:revision>2</cp:revision>
  <dcterms:created xsi:type="dcterms:W3CDTF">2023-08-23T07:30:00Z</dcterms:created>
  <dcterms:modified xsi:type="dcterms:W3CDTF">2023-08-23T07:30:00Z</dcterms:modified>
</cp:coreProperties>
</file>